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AB09F5">
        <w:rPr>
          <w:rFonts w:ascii="宋体" w:hAnsi="宋体" w:hint="eastAsia"/>
          <w:snapToGrid w:val="0"/>
          <w:w w:val="94"/>
          <w:kern w:val="0"/>
          <w:sz w:val="32"/>
          <w:szCs w:val="32"/>
          <w:fitText w:val="1820" w:id="-761926400"/>
        </w:rPr>
        <w:t>专业学位类</w:t>
      </w:r>
      <w:r w:rsidRPr="00AB09F5">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AB09F5">
        <w:rPr>
          <w:rFonts w:ascii="宋体" w:hAnsi="宋体" w:hint="eastAsia"/>
          <w:snapToGrid w:val="0"/>
          <w:w w:val="94"/>
          <w:kern w:val="0"/>
          <w:sz w:val="32"/>
          <w:szCs w:val="32"/>
          <w:fitText w:val="1821" w:id="-761926399"/>
        </w:rPr>
        <w:t>专业学位领</w:t>
      </w:r>
      <w:r w:rsidRPr="00AB09F5">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331AD173" w14:textId="11E3DA48" w:rsidR="007A3E32" w:rsidRPr="007A3E32" w:rsidRDefault="007A3E32" w:rsidP="007A3E32">
      <w:pPr>
        <w:snapToGrid w:val="0"/>
        <w:spacing w:line="360" w:lineRule="auto"/>
        <w:ind w:leftChars="200" w:left="420"/>
        <w:jc w:val="distribute"/>
        <w:rPr>
          <w:rFonts w:hint="eastAsia"/>
          <w:sz w:val="24"/>
        </w:rPr>
      </w:pPr>
      <w:r w:rsidRPr="006C2995">
        <w:rPr>
          <w:sz w:val="24"/>
        </w:rPr>
        <w:t>1.</w:t>
      </w:r>
      <w:r w:rsidRPr="006C2995">
        <w:rPr>
          <w:rFonts w:hint="eastAsia"/>
          <w:sz w:val="24"/>
        </w:rPr>
        <w:t>4</w:t>
      </w:r>
      <w:r>
        <w:rPr>
          <w:rFonts w:hint="eastAsia"/>
          <w:sz w:val="24"/>
        </w:rPr>
        <w:t>创新点</w:t>
      </w:r>
      <w:r w:rsidRPr="006C2995">
        <w:rPr>
          <w:sz w:val="24"/>
        </w:rPr>
        <w:t>…….……….….……....……….……….……….….……....………</w:t>
      </w:r>
      <w:r w:rsidRPr="006C2995">
        <w:rPr>
          <w:rFonts w:hint="eastAsia"/>
          <w:sz w:val="24"/>
        </w:rPr>
        <w:t>8</w:t>
      </w:r>
    </w:p>
    <w:p w14:paraId="2BB6AAD4" w14:textId="5A5E3CA6" w:rsidR="006C2995" w:rsidRPr="006C2995" w:rsidRDefault="006C2995" w:rsidP="006C2995">
      <w:pPr>
        <w:snapToGrid w:val="0"/>
        <w:spacing w:line="360" w:lineRule="auto"/>
        <w:ind w:leftChars="200" w:left="420"/>
        <w:jc w:val="distribute"/>
        <w:rPr>
          <w:sz w:val="24"/>
        </w:rPr>
      </w:pPr>
      <w:r w:rsidRPr="006C2995">
        <w:rPr>
          <w:sz w:val="24"/>
        </w:rPr>
        <w:t>1.</w:t>
      </w:r>
      <w:r w:rsidR="007A3E32">
        <w:rPr>
          <w:rFonts w:hint="eastAsia"/>
          <w:sz w:val="24"/>
        </w:rPr>
        <w:t>5</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6C499E91"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007A3E32">
        <w:rPr>
          <w:rFonts w:hint="eastAsia"/>
          <w:sz w:val="24"/>
        </w:rPr>
        <w:t xml:space="preserve"> </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lastRenderedPageBreak/>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0"/>
      <w:commentRangeEnd w:id="20"/>
      <w:r w:rsidRPr="006C2995">
        <w:rPr>
          <w:rFonts w:ascii="黑体" w:eastAsia="黑体" w:hAnsi="宋体"/>
          <w:bCs/>
          <w:kern w:val="36"/>
          <w:sz w:val="32"/>
          <w:szCs w:val="36"/>
        </w:rPr>
        <w:commentReference w:id="20"/>
      </w:r>
    </w:p>
    <w:p w14:paraId="22D5742A" w14:textId="448BCC44" w:rsidR="006C2995" w:rsidRPr="006C2995" w:rsidRDefault="00A45211" w:rsidP="006C2995">
      <w:pPr>
        <w:autoSpaceDE w:val="0"/>
        <w:autoSpaceDN w:val="0"/>
        <w:spacing w:line="300" w:lineRule="auto"/>
        <w:ind w:firstLineChars="200" w:firstLine="420"/>
        <w:textAlignment w:val="bottom"/>
      </w:pPr>
      <w:r>
        <w:rPr>
          <w:rFonts w:hint="eastAsia"/>
        </w:rPr>
        <w:t>近年来，</w:t>
      </w:r>
      <w:r w:rsidRPr="00A45211">
        <w:t>随着地质勘探技术的不断进步，人类对地质结构的理解逐步深入，地下空间地质结构的三维建模与可视化成为工程地质学和地质信息科学中的重要研究方向</w:t>
      </w:r>
      <w:r>
        <w:rPr>
          <w:rFonts w:hint="eastAsia"/>
        </w:rPr>
        <w:t>。</w:t>
      </w:r>
      <w:r w:rsidR="00FE69E0">
        <w:rPr>
          <w:rFonts w:hint="eastAsia"/>
        </w:rPr>
        <w:t>同时，</w:t>
      </w:r>
      <w:r w:rsidR="006C2995" w:rsidRPr="006C2995">
        <w:rPr>
          <w:rFonts w:hint="eastAsia"/>
        </w:rPr>
        <w:t>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374242D9" w:rsidR="006C2995" w:rsidRPr="006C2995" w:rsidRDefault="006C2995" w:rsidP="006C2995">
      <w:pPr>
        <w:autoSpaceDE w:val="0"/>
        <w:autoSpaceDN w:val="0"/>
        <w:spacing w:line="300" w:lineRule="auto"/>
        <w:ind w:firstLineChars="200" w:firstLine="420"/>
        <w:textAlignment w:val="bottom"/>
      </w:pPr>
      <w:r w:rsidRPr="006C2995">
        <w:rPr>
          <w:rFonts w:hint="eastAsia"/>
        </w:rPr>
        <w:t>传统的三维</w:t>
      </w:r>
      <w:r w:rsidR="00EB7E77">
        <w:rPr>
          <w:rFonts w:hint="eastAsia"/>
        </w:rPr>
        <w:t>地质模型可视化</w:t>
      </w:r>
      <w:r w:rsidRPr="006C2995">
        <w:rPr>
          <w:rFonts w:hint="eastAsia"/>
        </w:rPr>
        <w:t>技术多依赖于高性能计算设备和商业软件，存在成本高、操作复杂、平台依赖性强等问题，难以满足跨平台、实时渲染和广泛共享的需求。在此背景下，基于</w:t>
      </w:r>
      <w:r w:rsidR="00EB7E77">
        <w:rPr>
          <w:rFonts w:hint="eastAsia"/>
        </w:rPr>
        <w:t>B</w:t>
      </w:r>
      <w:r w:rsidR="00EB7E77">
        <w:t>/S</w:t>
      </w:r>
      <w:r w:rsidR="00EB7E77">
        <w:rPr>
          <w:rFonts w:hint="eastAsia"/>
        </w:rPr>
        <w:t>架构并依托于</w:t>
      </w:r>
      <w:r w:rsidRPr="006C2995">
        <w:rPr>
          <w:rFonts w:hint="eastAsia"/>
        </w:rPr>
        <w:t xml:space="preserve"> WebGL</w:t>
      </w:r>
      <w:r w:rsidR="00EB7E77">
        <w:rPr>
          <w:rFonts w:hint="eastAsia"/>
        </w:rPr>
        <w:t>技术的</w:t>
      </w:r>
      <w:r w:rsidRPr="006C2995">
        <w:rPr>
          <w:rFonts w:hint="eastAsia"/>
        </w:rPr>
        <w:t>三维地质建模技术以其</w:t>
      </w:r>
      <w:r w:rsidR="00EB7E77">
        <w:rPr>
          <w:rFonts w:hint="eastAsia"/>
        </w:rPr>
        <w:t>跨平台</w:t>
      </w:r>
      <w:r w:rsidRPr="006C2995">
        <w:rPr>
          <w:rFonts w:hint="eastAsia"/>
        </w:rPr>
        <w:t>性和高效性脱颖而出。</w:t>
      </w:r>
      <w:r w:rsidRPr="006C2995">
        <w:rPr>
          <w:rFonts w:hint="eastAsia"/>
        </w:rPr>
        <w:t>WebGL</w:t>
      </w:r>
      <w:r w:rsidR="00EB7E77">
        <w:rPr>
          <w:rFonts w:hint="eastAsia"/>
        </w:rPr>
        <w:t>依赖</w:t>
      </w:r>
      <w:r w:rsidRPr="006C2995">
        <w:rPr>
          <w:rFonts w:hint="eastAsia"/>
        </w:rPr>
        <w:t>浏览器内核直接调用</w:t>
      </w:r>
      <w:r w:rsidRPr="006C2995">
        <w:rPr>
          <w:rFonts w:hint="eastAsia"/>
        </w:rPr>
        <w:t xml:space="preserve"> GPU</w:t>
      </w:r>
      <w:r w:rsidRPr="006C2995">
        <w:rPr>
          <w:rFonts w:hint="eastAsia"/>
        </w:rPr>
        <w:t>，实现高效的三维图形渲染，</w:t>
      </w:r>
      <w:r w:rsidRPr="006C2995">
        <w:rPr>
          <w:rFonts w:hint="eastAsia"/>
        </w:rPr>
        <w:t xml:space="preserve">Three.js </w:t>
      </w:r>
      <w:r w:rsidRPr="006C2995">
        <w:rPr>
          <w:rFonts w:hint="eastAsia"/>
        </w:rPr>
        <w:t>作为其高层框架，进一步降低了开发门槛，</w:t>
      </w:r>
      <w:r w:rsidR="00D46CE2">
        <w:rPr>
          <w:rFonts w:hint="eastAsia"/>
        </w:rPr>
        <w:t>进而</w:t>
      </w:r>
      <w:r w:rsidRPr="006C2995">
        <w:rPr>
          <w:rFonts w:hint="eastAsia"/>
        </w:rPr>
        <w:t>实现复杂的三维场景构建、动态交互和数据可视化，为三维地质建模提供了一种经济实用的技术解决方案。</w:t>
      </w:r>
    </w:p>
    <w:p w14:paraId="4285EF5C" w14:textId="785F399D" w:rsidR="006C2995" w:rsidRPr="006C2995" w:rsidRDefault="00D46CE2" w:rsidP="00D46CE2">
      <w:pPr>
        <w:autoSpaceDE w:val="0"/>
        <w:autoSpaceDN w:val="0"/>
        <w:spacing w:line="300" w:lineRule="auto"/>
        <w:ind w:firstLineChars="200" w:firstLine="420"/>
        <w:textAlignment w:val="bottom"/>
      </w:pPr>
      <w:r w:rsidRPr="00D46CE2">
        <w:t>本文研究了三维地质建模与可视化技术，并基于</w:t>
      </w:r>
      <w:r w:rsidRPr="00D46CE2">
        <w:t>WebGL</w:t>
      </w:r>
      <w:r w:rsidRPr="00D46CE2">
        <w:t>进行了系统性探索</w:t>
      </w:r>
      <w:r w:rsidR="006C2995" w:rsidRPr="006C2995">
        <w:rPr>
          <w:rFonts w:hint="eastAsia"/>
        </w:rPr>
        <w:t>。</w:t>
      </w:r>
      <w:r>
        <w:rPr>
          <w:rFonts w:hint="eastAsia"/>
        </w:rPr>
        <w:t>依托于</w:t>
      </w:r>
      <w:r w:rsidR="006C2995" w:rsidRPr="006C2995">
        <w:rPr>
          <w:rFonts w:hint="eastAsia"/>
        </w:rPr>
        <w:t>钻孔</w:t>
      </w:r>
      <w:r>
        <w:rPr>
          <w:rFonts w:hint="eastAsia"/>
        </w:rPr>
        <w:t>数据进行多种类型的地质模型构建</w:t>
      </w:r>
      <w:r w:rsidR="006C2995" w:rsidRPr="006C2995">
        <w:rPr>
          <w:rFonts w:hint="eastAsia"/>
        </w:rPr>
        <w:t>，实现了</w:t>
      </w:r>
      <w:r>
        <w:rPr>
          <w:rFonts w:hint="eastAsia"/>
        </w:rPr>
        <w:t>丰富</w:t>
      </w:r>
      <w:r w:rsidR="006C2995" w:rsidRPr="006C2995">
        <w:rPr>
          <w:rFonts w:hint="eastAsia"/>
        </w:rPr>
        <w:t>的三维显示与交互功能，包括射线追踪、巷道漫游</w:t>
      </w:r>
      <w:r>
        <w:rPr>
          <w:rFonts w:hint="eastAsia"/>
        </w:rPr>
        <w:t>等。</w:t>
      </w:r>
      <w:r w:rsidR="006C2995" w:rsidRPr="006C2995">
        <w:rPr>
          <w:rFonts w:hint="eastAsia"/>
        </w:rPr>
        <w:t>针对地层间距计算的工程需求，提出了基于三角面相交的距离计算方法</w:t>
      </w:r>
      <w:r>
        <w:rPr>
          <w:rFonts w:hint="eastAsia"/>
        </w:rPr>
        <w:t>；同时，</w:t>
      </w:r>
      <w:r w:rsidRPr="006C2995">
        <w:rPr>
          <w:rFonts w:hint="eastAsia"/>
        </w:rPr>
        <w:t>通过改进的纹理</w:t>
      </w:r>
      <w:r w:rsidRPr="006C2995">
        <w:rPr>
          <w:rFonts w:hint="eastAsia"/>
        </w:rPr>
        <w:t>UV</w:t>
      </w:r>
      <w:r w:rsidRPr="006C2995">
        <w:rPr>
          <w:rFonts w:hint="eastAsia"/>
        </w:rPr>
        <w:t>坐标计算方法，提升了地质模型的纹理渲染效果</w:t>
      </w:r>
      <w:r w:rsidR="006C2995" w:rsidRPr="006C2995">
        <w:rPr>
          <w:rFonts w:hint="eastAsia"/>
        </w:rPr>
        <w:t>。本文的研究</w:t>
      </w:r>
      <w:r>
        <w:rPr>
          <w:rFonts w:hint="eastAsia"/>
        </w:rPr>
        <w:t>不仅</w:t>
      </w:r>
      <w:r w:rsidR="006C2995" w:rsidRPr="006C2995">
        <w:rPr>
          <w:rFonts w:hint="eastAsia"/>
        </w:rPr>
        <w:t>为地质建模与可视化提供了技术</w:t>
      </w:r>
      <w:r w:rsidR="00650F7E">
        <w:rPr>
          <w:rFonts w:hint="eastAsia"/>
        </w:rPr>
        <w:t>手段</w:t>
      </w:r>
      <w:r w:rsidR="006C2995" w:rsidRPr="006C2995">
        <w:rPr>
          <w:rFonts w:hint="eastAsia"/>
        </w:rPr>
        <w:t>，也为资源开发与工程建设中的地质问题提供了</w:t>
      </w:r>
      <w:r w:rsidR="00650F7E">
        <w:rPr>
          <w:rFonts w:hint="eastAsia"/>
        </w:rPr>
        <w:t>一定</w:t>
      </w:r>
      <w:r w:rsidR="006C2995"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1"/>
      <w:r w:rsidRPr="006C2995">
        <w:rPr>
          <w:rFonts w:eastAsia="黑体"/>
          <w:sz w:val="28"/>
          <w:szCs w:val="32"/>
        </w:rPr>
        <w:t xml:space="preserve">1.1 </w:t>
      </w:r>
      <w:r w:rsidRPr="006C2995">
        <w:rPr>
          <w:rFonts w:eastAsia="黑体" w:hint="eastAsia"/>
          <w:sz w:val="28"/>
          <w:szCs w:val="32"/>
        </w:rPr>
        <w:t>研究背景及意义</w:t>
      </w:r>
      <w:commentRangeEnd w:id="21"/>
      <w:r w:rsidRPr="006C2995">
        <w:rPr>
          <w:rFonts w:eastAsia="黑体"/>
          <w:sz w:val="28"/>
          <w:szCs w:val="32"/>
        </w:rPr>
        <w:commentReference w:id="21"/>
      </w:r>
      <w:commentRangeStart w:id="22"/>
      <w:commentRangeEnd w:id="22"/>
      <w:r w:rsidRPr="006C2995">
        <w:rPr>
          <w:rFonts w:eastAsia="黑体"/>
          <w:sz w:val="28"/>
          <w:szCs w:val="32"/>
        </w:rPr>
        <w:commentReference w:id="22"/>
      </w:r>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30103045"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 xml:space="preserve"> WebGL </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44FB4708"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w:t>
      </w:r>
      <w:r w:rsidRPr="006C2995">
        <w:rPr>
          <w:rFonts w:hint="eastAsia"/>
          <w:sz w:val="24"/>
        </w:rPr>
        <w:lastRenderedPageBreak/>
        <w:t>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w:t>
      </w:r>
      <w:r w:rsidR="00FD140C">
        <w:rPr>
          <w:rFonts w:hint="eastAsia"/>
          <w:sz w:val="24"/>
        </w:rPr>
        <w:t>，</w:t>
      </w:r>
      <w:r w:rsidRPr="006C2995">
        <w:rPr>
          <w:rFonts w:hint="eastAsia"/>
          <w:sz w:val="24"/>
        </w:rPr>
        <w:t>推动了该领域信息化、智能化的进程。从实际应用角度来看，本研究能够有效应用于地质勘探、</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4" w:name="_Hlk191409869"/>
      <w:r w:rsidRPr="006C2995">
        <w:rPr>
          <w:rFonts w:hint="eastAsia"/>
          <w:sz w:val="24"/>
        </w:rPr>
        <w:t>3DGIS</w:t>
      </w:r>
      <w:bookmarkEnd w:id="24"/>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5" w:name="_Hlk191409820"/>
      <w:r w:rsidRPr="006C2995">
        <w:rPr>
          <w:rFonts w:hint="eastAsia"/>
          <w:sz w:val="24"/>
        </w:rPr>
        <w:t>Leapfrog</w:t>
      </w:r>
      <w:bookmarkEnd w:id="25"/>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26" w:name="_Toc440666521"/>
      <w:commentRangeStart w:id="27"/>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27"/>
      <w:r w:rsidRPr="006C2995">
        <w:rPr>
          <w:rFonts w:ascii="Arial" w:eastAsia="黑体" w:hAnsi="Arial" w:cs="Arial"/>
          <w:bCs/>
          <w:kern w:val="0"/>
          <w:sz w:val="24"/>
        </w:rPr>
        <w:commentReference w:id="27"/>
      </w:r>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w:t>
      </w:r>
      <w:r w:rsidRPr="006C2995">
        <w:rPr>
          <w:sz w:val="24"/>
        </w:rPr>
        <w:lastRenderedPageBreak/>
        <w:t>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28" w:name="_Hlk191412173"/>
      <w:r w:rsidRPr="006C2995">
        <w:rPr>
          <w:sz w:val="24"/>
        </w:rPr>
        <w:t>体绘制</w:t>
      </w:r>
      <w:bookmarkEnd w:id="28"/>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29" w:name="_Hlk191410253"/>
      <w:r w:rsidRPr="00BD3CFF">
        <w:rPr>
          <w:sz w:val="24"/>
        </w:rPr>
        <w:t>Cesium</w:t>
      </w:r>
      <w:bookmarkEnd w:id="29"/>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26"/>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lastRenderedPageBreak/>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77689E3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Pr>
          <w:rFonts w:hint="eastAsia"/>
          <w:sz w:val="24"/>
        </w:rPr>
        <w:t>Web</w:t>
      </w:r>
      <w:r>
        <w:rPr>
          <w:rFonts w:hint="eastAsia"/>
          <w:sz w:val="24"/>
        </w:rPr>
        <w:t>、</w:t>
      </w:r>
      <w:proofErr w:type="spellStart"/>
      <w:r>
        <w:rPr>
          <w:rFonts w:hint="eastAsia"/>
          <w:sz w:val="24"/>
        </w:rPr>
        <w:t>threejs</w:t>
      </w:r>
      <w:proofErr w:type="spellEnd"/>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7777777" w:rsidR="008B43C7" w:rsidRPr="006C2995" w:rsidRDefault="008B43C7" w:rsidP="008B43C7">
      <w:pPr>
        <w:jc w:val="center"/>
      </w:pPr>
      <w:r w:rsidRPr="00047B54">
        <w:rPr>
          <w:noProof/>
        </w:rPr>
        <w:drawing>
          <wp:inline distT="0" distB="0" distL="0" distR="0" wp14:anchorId="5605BD18" wp14:editId="3F67A92C">
            <wp:extent cx="2368833" cy="3344333"/>
            <wp:effectExtent l="0" t="0" r="0" b="889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2386235" cy="3368901"/>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commentRangeStart w:id="30"/>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commentRangeEnd w:id="30"/>
      <w:r w:rsidRPr="006C2995">
        <w:commentReference w:id="30"/>
      </w:r>
    </w:p>
    <w:p w14:paraId="61780FDF"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5AA14513" w14:textId="77777777" w:rsidR="008B43C7" w:rsidRPr="006C2995" w:rsidRDefault="008B43C7" w:rsidP="00240DFA">
      <w:pPr>
        <w:snapToGrid w:val="0"/>
        <w:spacing w:after="120" w:line="300" w:lineRule="auto"/>
        <w:ind w:firstLineChars="200" w:firstLine="480"/>
        <w:rPr>
          <w:sz w:val="24"/>
        </w:rPr>
      </w:pP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lastRenderedPageBreak/>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lastRenderedPageBreak/>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1"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1"/>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32"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2"/>
    </w:p>
    <w:p w14:paraId="774BB858" w14:textId="16212C8B"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r>
        <w:rPr>
          <w:rFonts w:hint="eastAsia"/>
          <w:sz w:val="24"/>
        </w:rPr>
        <w:t>同时，</w:t>
      </w:r>
      <w:r w:rsidRPr="002D1534">
        <w:rPr>
          <w:sz w:val="24"/>
        </w:rPr>
        <w:t>本研究将实现巷道漫游</w:t>
      </w:r>
      <w:r>
        <w:rPr>
          <w:rFonts w:hint="eastAsia"/>
          <w:sz w:val="24"/>
        </w:rPr>
        <w:t>、</w:t>
      </w:r>
      <w:r w:rsidRPr="002D1534">
        <w:rPr>
          <w:sz w:val="24"/>
        </w:rPr>
        <w:t>层间距计算等交互功能，</w:t>
      </w:r>
      <w:r w:rsidRPr="002D1534">
        <w:rPr>
          <w:rFonts w:hint="eastAsia"/>
          <w:sz w:val="24"/>
        </w:rPr>
        <w:t>为资源勘探和地下工程提供技术支持和数据参考</w:t>
      </w:r>
      <w:r w:rsidRPr="002D1534">
        <w:rPr>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3"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3"/>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4" w:name="_Hlk191412996"/>
      <w:r w:rsidRPr="00685DD8">
        <w:rPr>
          <w:rFonts w:hint="eastAsia"/>
          <w:sz w:val="24"/>
        </w:rPr>
        <w:t>基本准则</w:t>
      </w:r>
      <w:bookmarkEnd w:id="34"/>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lastRenderedPageBreak/>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543B204D" w:rsidR="005357D1" w:rsidRDefault="00D31147"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5" w:name="_Hlk191382595"/>
      <w:r w:rsidRPr="00685DD8">
        <w:rPr>
          <w:rFonts w:hint="eastAsia"/>
          <w:sz w:val="24"/>
        </w:rPr>
        <w:t>约束边处理</w:t>
      </w:r>
      <w:bookmarkEnd w:id="35"/>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6" w:name="_Hlk191383040"/>
      <w:r w:rsidRPr="00C33852">
        <w:rPr>
          <w:rFonts w:hint="eastAsia"/>
          <w:sz w:val="24"/>
        </w:rPr>
        <w:t>前向边和后向边</w:t>
      </w:r>
      <w:bookmarkEnd w:id="36"/>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4E5060E0" w:rsidR="00A04B5B" w:rsidRPr="00A04B5B" w:rsidRDefault="00A04B5B" w:rsidP="00A04B5B">
      <w:pPr>
        <w:snapToGrid w:val="0"/>
        <w:spacing w:line="300" w:lineRule="auto"/>
        <w:ind w:firstLineChars="200" w:firstLine="480"/>
        <w:rPr>
          <w:sz w:val="24"/>
        </w:rPr>
      </w:pPr>
      <w:bookmarkStart w:id="37" w:name="_Hlk191383223"/>
      <w:r w:rsidRPr="00A04B5B">
        <w:rPr>
          <w:rFonts w:hint="eastAsia"/>
          <w:sz w:val="24"/>
        </w:rPr>
        <w:t>钻孔模型</w:t>
      </w:r>
      <w:bookmarkEnd w:id="37"/>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47B87338"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6C05CE78"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8001531" w14:textId="3FFA23B7" w:rsidR="009A3E2E" w:rsidRDefault="009A3E2E" w:rsidP="007279E6">
      <w:pPr>
        <w:snapToGrid w:val="0"/>
        <w:spacing w:after="120" w:line="300" w:lineRule="auto"/>
        <w:ind w:firstLineChars="200" w:firstLine="480"/>
        <w:rPr>
          <w:sz w:val="24"/>
        </w:rPr>
      </w:pPr>
      <w:r>
        <w:rPr>
          <w:rFonts w:hint="eastAsia"/>
          <w:sz w:val="24"/>
        </w:rPr>
        <w:t>以下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Pr>
          <w:rFonts w:hint="eastAsia"/>
          <w:sz w:val="24"/>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2" w:name="OLE_LINK7"/>
      <w:bookmarkStart w:id="43" w:name="OLE_LINK8"/>
      <w:r w:rsidRPr="007279E6">
        <w:rPr>
          <w:rFonts w:hint="eastAsia"/>
          <w:sz w:val="24"/>
        </w:rPr>
        <w:t>地层数据网格化</w:t>
      </w:r>
      <w:bookmarkEnd w:id="42"/>
      <w:bookmarkEnd w:id="4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w:t>
      </w:r>
      <w:r w:rsidRPr="007279E6">
        <w:rPr>
          <w:rFonts w:hint="eastAsia"/>
          <w:sz w:val="24"/>
        </w:rPr>
        <w:lastRenderedPageBreak/>
        <w:t>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lastRenderedPageBreak/>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1C14EE7B" w14:textId="77777777" w:rsidR="0039680D" w:rsidRDefault="0039680D" w:rsidP="0039680D">
      <w:pPr>
        <w:snapToGrid w:val="0"/>
        <w:spacing w:after="120" w:line="300" w:lineRule="auto"/>
        <w:ind w:firstLineChars="200" w:firstLine="480"/>
        <w:jc w:val="left"/>
        <w:rPr>
          <w:rFonts w:ascii="Cambria Math" w:hAnsi="Cambria Math"/>
          <w:noProof/>
          <w:sz w:val="24"/>
        </w:rPr>
      </w:pPr>
    </w:p>
    <w:p w14:paraId="4399F3FE" w14:textId="77777777" w:rsidR="0039680D" w:rsidRPr="005E4083" w:rsidRDefault="0039680D" w:rsidP="005E4083">
      <w:pPr>
        <w:adjustRightInd w:val="0"/>
        <w:snapToGrid w:val="0"/>
        <w:spacing w:line="300" w:lineRule="auto"/>
        <w:jc w:val="center"/>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1AC6D7A4" w14:textId="4A764F13" w:rsidR="00C048EA" w:rsidRPr="00C048EA" w:rsidRDefault="00C048EA" w:rsidP="001B7686">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06306044"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4" w:name="_Hlk191383868"/>
      <w:proofErr w:type="spellStart"/>
      <w:r w:rsidRPr="006C2995">
        <w:rPr>
          <w:rFonts w:hint="eastAsia"/>
          <w:sz w:val="24"/>
        </w:rPr>
        <w:t>Khronos</w:t>
      </w:r>
      <w:proofErr w:type="spellEnd"/>
      <w:r w:rsidRPr="006C2995">
        <w:rPr>
          <w:rFonts w:hint="eastAsia"/>
          <w:sz w:val="24"/>
        </w:rPr>
        <w:t xml:space="preserve"> Group</w:t>
      </w:r>
      <w:bookmarkEnd w:id="44"/>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5" w:name="_Hlk191407485"/>
      <w:r w:rsidRPr="006C2995">
        <w:rPr>
          <w:sz w:val="24"/>
        </w:rPr>
        <w:t>Three.js</w:t>
      </w:r>
      <w:bookmarkEnd w:id="45"/>
      <w:r w:rsidRPr="006C2995">
        <w:rPr>
          <w:sz w:val="24"/>
        </w:rPr>
        <w:t xml:space="preserve"> </w:t>
      </w:r>
      <w:r w:rsidRPr="006C2995">
        <w:rPr>
          <w:sz w:val="24"/>
        </w:rPr>
        <w:t>提供沉浸式</w:t>
      </w:r>
      <w:bookmarkStart w:id="46" w:name="_Hlk191407805"/>
      <w:r w:rsidRPr="006C2995">
        <w:rPr>
          <w:sz w:val="24"/>
        </w:rPr>
        <w:t>地质场景</w:t>
      </w:r>
      <w:bookmarkEnd w:id="46"/>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07C26550" w:rsidR="006C2995" w:rsidRPr="006C2995" w:rsidRDefault="006C2995" w:rsidP="001B7686">
      <w:pPr>
        <w:snapToGrid w:val="0"/>
        <w:spacing w:after="120" w:line="300" w:lineRule="auto"/>
        <w:ind w:firstLineChars="200" w:firstLine="480"/>
        <w:rPr>
          <w:rFonts w:hint="eastAsia"/>
          <w:sz w:val="24"/>
        </w:rPr>
      </w:pPr>
      <w:r w:rsidRPr="006C2995">
        <w:rPr>
          <w:sz w:val="24"/>
        </w:rPr>
        <w:t>在三维可视化场景的构建过程中，场景的构建是通过数学模型与</w:t>
      </w:r>
      <w:bookmarkStart w:id="47" w:name="_Hlk191407974"/>
      <w:r w:rsidRPr="006C2995">
        <w:rPr>
          <w:sz w:val="24"/>
        </w:rPr>
        <w:t>计算机图形</w:t>
      </w:r>
      <w:bookmarkEnd w:id="47"/>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35B4CA34"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就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7DEFFD91" w:rsidR="00C969F3" w:rsidRPr="006C2995" w:rsidRDefault="00C969F3" w:rsidP="00C969F3">
      <w:pPr>
        <w:adjustRightInd w:val="0"/>
        <w:snapToGrid w:val="0"/>
        <w:spacing w:line="300" w:lineRule="auto"/>
        <w:jc w:val="center"/>
        <w:rPr>
          <w:rFonts w:hint="eastAsia"/>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1</w:t>
      </w:r>
      <w:r w:rsidRPr="006C2995">
        <w:rPr>
          <w:color w:val="000000"/>
          <w:szCs w:val="21"/>
        </w:rPr>
        <w:t xml:space="preserve"> </w:t>
      </w:r>
      <w:r>
        <w:rPr>
          <w:rFonts w:hint="eastAsia"/>
        </w:rPr>
        <w:t>场景树结构</w:t>
      </w:r>
    </w:p>
    <w:p w14:paraId="6BC27381" w14:textId="0EFCBC83" w:rsidR="00C969F3" w:rsidRPr="00A036F7" w:rsidRDefault="00C969F3" w:rsidP="00A036F7">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Pr>
          <w:rFonts w:hint="eastAsia"/>
          <w:color w:val="000000"/>
          <w:szCs w:val="21"/>
        </w:rPr>
        <w:t>1</w:t>
      </w:r>
      <w:r w:rsidRPr="006C2995">
        <w:rPr>
          <w:color w:val="000000"/>
          <w:szCs w:val="21"/>
        </w:rPr>
        <w:t xml:space="preserve"> </w:t>
      </w:r>
      <w:r w:rsidRPr="0036497A">
        <w:rPr>
          <w:color w:val="000000"/>
          <w:szCs w:val="21"/>
        </w:rPr>
        <w:t>WebGL architecture diagram</w:t>
      </w:r>
    </w:p>
    <w:p w14:paraId="22B84191" w14:textId="6AA377DA" w:rsidR="00D31147" w:rsidRPr="00B24A68"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237E8E" w:rsidRPr="00B24A68">
        <w:rPr>
          <w:rFonts w:hint="eastAsia"/>
          <w:sz w:val="24"/>
        </w:rPr>
        <w:t>，根据场视角（</w:t>
      </w:r>
      <w:r w:rsidR="00237E8E" w:rsidRPr="00B24A68">
        <w:rPr>
          <w:rFonts w:hint="eastAsia"/>
          <w:sz w:val="24"/>
        </w:rPr>
        <w:t>fov</w:t>
      </w:r>
      <w:r w:rsidR="00237E8E"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AB09F5" w:rsidP="004B6035">
      <w:pPr>
        <w:snapToGrid w:val="0"/>
        <w:spacing w:after="120" w:line="300" w:lineRule="auto"/>
        <w:jc w:val="right"/>
        <w:rPr>
          <w:rFonts w:hint="eastAsia"/>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rFonts w:hint="eastAsia"/>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w:t>
      </w:r>
      <w:r>
        <w:rPr>
          <w:rFonts w:hint="eastAsia"/>
          <w:sz w:val="24"/>
        </w:rPr>
        <w:t>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m:t>
        </m:r>
        <m:r>
          <w:rPr>
            <w:rFonts w:ascii="Cambria Math" w:hAnsi="Cambria Math"/>
            <w:sz w:val="24"/>
          </w:rPr>
          <m:t>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w:t>
      </w:r>
      <w:r w:rsidRPr="004B6035">
        <w:rPr>
          <w:rFonts w:hint="eastAsia"/>
          <w:sz w:val="24"/>
        </w:rPr>
        <w:lastRenderedPageBreak/>
        <w:t>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4B6035" w:rsidP="00A036F7">
      <w:pPr>
        <w:snapToGrid w:val="0"/>
        <w:spacing w:after="120" w:line="300" w:lineRule="auto"/>
        <w:ind w:firstLineChars="200" w:firstLine="480"/>
        <w:jc w:val="right"/>
        <w:rPr>
          <w:rFonts w:hint="eastAsia"/>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04C89BEC" w14:textId="655F856D" w:rsidR="00AB09F5" w:rsidRPr="00A036F7" w:rsidRDefault="00A036F7" w:rsidP="00A036F7">
      <w:pPr>
        <w:snapToGrid w:val="0"/>
        <w:spacing w:after="120" w:line="300" w:lineRule="auto"/>
        <w:ind w:firstLineChars="200" w:firstLine="480"/>
        <w:jc w:val="left"/>
        <w:rPr>
          <w:sz w:val="24"/>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Pr>
          <w:rFonts w:hint="eastAsia"/>
          <w:sz w:val="24"/>
        </w:rPr>
        <w:t>透视相机如图</w:t>
      </w:r>
      <w:r>
        <w:rPr>
          <w:rFonts w:hint="eastAsia"/>
          <w:sz w:val="24"/>
        </w:rPr>
        <w:t>3.2</w:t>
      </w:r>
      <w:r>
        <w:rPr>
          <w:rFonts w:hint="eastAsia"/>
          <w:sz w:val="24"/>
        </w:rPr>
        <w:t>所示。</w:t>
      </w:r>
      <w:r w:rsidR="00AB09F5">
        <w:rPr>
          <w:rFonts w:hint="eastAsia"/>
        </w:rPr>
        <w:fldChar w:fldCharType="begin"/>
      </w:r>
      <w:r w:rsidR="00AB09F5">
        <w:instrText xml:space="preserve"> INCLUDEPICTURE "https://brightc.netlify.app/2019/11/20/threejs%E5%AD%A6%E4%B9%A0%E4%B9%8B%E8%B7%AF%EF%BC%88%E5%9B%9B%EF%BC%89-%E9%80%8F%E8%A7%86%E7%9B%B8%E6%9C%BA/perspective.png" \* MERGEFORMATINET </w:instrText>
      </w:r>
      <w:r w:rsidR="00AB09F5">
        <w:fldChar w:fldCharType="separate"/>
      </w:r>
      <w:r w:rsidR="00AB09F5">
        <w:rPr>
          <w:noProof/>
        </w:rPr>
        <w:drawing>
          <wp:inline distT="0" distB="0" distL="0" distR="0" wp14:anchorId="6F0FDCCB" wp14:editId="033F756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rsidR="00AB09F5">
        <w:fldChar w:fldCharType="end"/>
      </w:r>
    </w:p>
    <w:p w14:paraId="1F126CE0" w14:textId="77777777" w:rsidR="00AB09F5" w:rsidRPr="006C2995" w:rsidRDefault="00AB09F5" w:rsidP="00AB09F5">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0E7936F" w14:textId="77777777" w:rsidR="00AB09F5" w:rsidRDefault="00AB09F5" w:rsidP="00AB09F5">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15BB69B4" w14:textId="77777777" w:rsidR="00D31147" w:rsidRPr="00D31147" w:rsidRDefault="00D31147" w:rsidP="00D31147">
      <w:pPr>
        <w:adjustRightInd w:val="0"/>
        <w:snapToGrid w:val="0"/>
        <w:spacing w:line="300" w:lineRule="auto"/>
        <w:rPr>
          <w:rFonts w:hint="eastAsia"/>
          <w:color w:val="000000"/>
          <w:szCs w:val="21"/>
        </w:rPr>
      </w:pPr>
    </w:p>
    <w:p w14:paraId="59C71E21" w14:textId="5C496BEC" w:rsidR="006C2995" w:rsidRPr="001B7686" w:rsidRDefault="006C2995" w:rsidP="001B7686">
      <w:pPr>
        <w:snapToGrid w:val="0"/>
        <w:spacing w:after="120" w:line="300" w:lineRule="auto"/>
        <w:ind w:firstLineChars="200" w:firstLine="480"/>
        <w:rPr>
          <w:sz w:val="24"/>
        </w:rPr>
      </w:pPr>
      <w:r w:rsidRPr="006C2995">
        <w:rPr>
          <w:sz w:val="24"/>
        </w:rPr>
        <w:t>视图变换矩阵</w:t>
      </w:r>
      <w:r w:rsidR="00A036F7">
        <w:rPr>
          <w:rFonts w:hint="eastAsia"/>
          <w:sz w:val="24"/>
        </w:rPr>
        <w:t>用于</w:t>
      </w:r>
      <w:r w:rsidRPr="006C2995">
        <w:rPr>
          <w:sz w:val="24"/>
        </w:rPr>
        <w:t>将场景中的三维点从世界坐标系转换到相机坐标系。定义如下：</w:t>
      </w:r>
    </w:p>
    <w:p w14:paraId="16226EE8" w14:textId="4B08ACB5" w:rsidR="001B7686" w:rsidRPr="006A56BD" w:rsidRDefault="00000000" w:rsidP="00302DAB">
      <w:pPr>
        <w:snapToGrid w:val="0"/>
        <w:spacing w:after="120" w:line="300" w:lineRule="auto"/>
        <w:ind w:firstLineChars="800" w:firstLine="1920"/>
        <w:jc w:val="right"/>
        <w:rPr>
          <w:sz w:val="24"/>
        </w:rPr>
      </w:pPr>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r>
          <w:rPr>
            <w:rFonts w:ascii="Cambria Math" w:hAnsi="Cambria Math"/>
            <w:sz w:val="24"/>
          </w:rPr>
          <m:t xml:space="preserve"> </m:t>
        </m:r>
      </m:oMath>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6</w:t>
      </w:r>
      <w:r w:rsidR="006A56BD" w:rsidRPr="006A56BD">
        <w:rPr>
          <w:rFonts w:hint="eastAsia"/>
          <w:sz w:val="24"/>
        </w:rPr>
        <w:t>）</w:t>
      </w:r>
    </w:p>
    <w:p w14:paraId="363D5808" w14:textId="10274D78" w:rsidR="00A036F7" w:rsidRPr="006C2995" w:rsidRDefault="00584D94" w:rsidP="00584D94">
      <w:pPr>
        <w:snapToGrid w:val="0"/>
        <w:spacing w:after="120" w:line="300" w:lineRule="auto"/>
        <w:rPr>
          <w:rFonts w:hint="eastAsia"/>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lastRenderedPageBreak/>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rFonts w:hint="eastAsia"/>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rFonts w:hint="eastAsia"/>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w:t>
      </w:r>
      <w:r>
        <w:rPr>
          <w:rFonts w:hint="eastAsia"/>
          <w:sz w:val="24"/>
        </w:rPr>
        <w:t>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w:t>
      </w:r>
      <w:r>
        <w:rPr>
          <w:rFonts w:hint="eastAsia"/>
          <w:sz w:val="24"/>
        </w:rPr>
        <w:t>2</w:t>
      </w:r>
      <w:r>
        <w:rPr>
          <w:rFonts w:hint="eastAsia"/>
          <w:sz w:val="24"/>
        </w:rPr>
        <w:t>=</w:t>
      </w:r>
      <w:r>
        <w:rPr>
          <w:rFonts w:hint="eastAsia"/>
          <w:sz w:val="24"/>
        </w:rPr>
        <w:t>0.28</w:t>
      </w:r>
    </w:p>
    <w:p w14:paraId="7A4DA1DD" w14:textId="72A23101" w:rsidR="004D7AE8" w:rsidRDefault="004D7AE8" w:rsidP="004D7AE8">
      <w:pPr>
        <w:snapToGrid w:val="0"/>
        <w:spacing w:after="120" w:line="300" w:lineRule="auto"/>
        <w:ind w:firstLineChars="200" w:firstLine="480"/>
        <w:rPr>
          <w:rFonts w:hint="eastAsia"/>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rFonts w:hint="eastAsia"/>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hint="eastAsia"/>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p>
    <w:p w14:paraId="2E93144A" w14:textId="68A13FE8"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B35C557" w:rsidR="0060142E" w:rsidRPr="0060142E" w:rsidRDefault="0060142E" w:rsidP="003F367B">
      <w:pPr>
        <w:snapToGrid w:val="0"/>
        <w:spacing w:after="120" w:line="300" w:lineRule="auto"/>
        <w:ind w:firstLineChars="200" w:firstLine="480"/>
        <w:rPr>
          <w:rFonts w:hint="eastAsia"/>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r w:rsidR="00493E6E">
        <w:rPr>
          <w:rFonts w:eastAsia="黑体"/>
          <w:bCs/>
          <w:sz w:val="24"/>
        </w:rPr>
        <w:tab/>
      </w:r>
    </w:p>
    <w:p w14:paraId="424A960C" w14:textId="16619D9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proofErr w:type="spellStart"/>
      <w:r w:rsidR="00C16FC7">
        <w:rPr>
          <w:rFonts w:hint="eastAsia"/>
          <w:sz w:val="24"/>
        </w:rPr>
        <w:t>uv</w:t>
      </w:r>
      <w:proofErr w:type="spellEnd"/>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0184E6C8" w14:textId="48F37268" w:rsidR="0036497A" w:rsidRPr="00302DAB" w:rsidRDefault="00C728AE" w:rsidP="00302DAB">
      <w:pPr>
        <w:pStyle w:val="a9"/>
        <w:numPr>
          <w:ilvl w:val="0"/>
          <w:numId w:val="10"/>
        </w:numPr>
        <w:snapToGrid w:val="0"/>
        <w:spacing w:after="120" w:line="300" w:lineRule="auto"/>
        <w:rPr>
          <w:sz w:val="24"/>
        </w:rPr>
      </w:pPr>
      <w:r>
        <w:rPr>
          <w:rFonts w:hint="eastAsia"/>
          <w:sz w:val="24"/>
        </w:rPr>
        <w:lastRenderedPageBreak/>
        <w:t>模型表面</w:t>
      </w:r>
      <w:r w:rsidR="006C2995" w:rsidRPr="00BD4E60">
        <w:rPr>
          <w:sz w:val="24"/>
        </w:rPr>
        <w:t>法向量计算</w:t>
      </w:r>
    </w:p>
    <w:p w14:paraId="3411CA42" w14:textId="6B02A415" w:rsidR="006C2995" w:rsidRDefault="00822FC0" w:rsidP="00822FC0">
      <w:pPr>
        <w:snapToGrid w:val="0"/>
        <w:spacing w:after="120" w:line="300" w:lineRule="auto"/>
        <w:ind w:firstLineChars="200" w:firstLine="480"/>
        <w:rPr>
          <w:sz w:val="24"/>
        </w:rPr>
      </w:pPr>
      <w:r>
        <w:rPr>
          <w:rFonts w:hint="eastAsia"/>
          <w:sz w:val="24"/>
        </w:rPr>
        <w:t>本论文地质模型大都为三角网格结构（除钻孔模型），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2A0D6CFE" w:rsidR="00B016E5" w:rsidRPr="00AB7211" w:rsidRDefault="00C728AE" w:rsidP="00AB7211">
      <w:pPr>
        <w:pStyle w:val="a9"/>
        <w:numPr>
          <w:ilvl w:val="0"/>
          <w:numId w:val="10"/>
        </w:numPr>
        <w:snapToGrid w:val="0"/>
        <w:spacing w:after="120" w:line="300" w:lineRule="auto"/>
        <w:rPr>
          <w:sz w:val="24"/>
        </w:rPr>
      </w:pPr>
      <w:r w:rsidRPr="00AB7211">
        <w:rPr>
          <w:rFonts w:hint="eastAsia"/>
          <w:sz w:val="24"/>
        </w:rPr>
        <w:t>模型表面法向量</w:t>
      </w:r>
      <w:r w:rsidR="00B016E5" w:rsidRPr="00AB7211">
        <w:rPr>
          <w:sz w:val="24"/>
        </w:rPr>
        <w:t>方向判断</w:t>
      </w:r>
    </w:p>
    <w:p w14:paraId="4B1970E9" w14:textId="62D1114C" w:rsidR="00AB7211" w:rsidRPr="00AB7211" w:rsidRDefault="00AB7211" w:rsidP="00AB7211">
      <w:pPr>
        <w:snapToGrid w:val="0"/>
        <w:spacing w:after="120" w:line="300" w:lineRule="auto"/>
        <w:rPr>
          <w:sz w:val="24"/>
        </w:rPr>
      </w:pPr>
      <w:r>
        <w:rPr>
          <w:rFonts w:hint="eastAsia"/>
          <w:sz w:val="24"/>
        </w:rPr>
        <w:t xml:space="preserve">    </w:t>
      </w:r>
      <w:r>
        <w:rPr>
          <w:rFonts w:hint="eastAsia"/>
          <w:sz w:val="24"/>
        </w:rPr>
        <w:t>当模型表面法向量计算，</w:t>
      </w:r>
    </w:p>
    <w:p w14:paraId="0E4E83CB" w14:textId="07902064" w:rsidR="00493E6E" w:rsidRDefault="00493E6E" w:rsidP="00493E6E">
      <w:pPr>
        <w:snapToGrid w:val="0"/>
        <w:spacing w:after="120" w:line="300" w:lineRule="auto"/>
        <w:jc w:val="center"/>
        <w:rPr>
          <w:sz w:val="24"/>
        </w:rPr>
      </w:pPr>
      <w:r w:rsidRPr="00493E6E">
        <w:rPr>
          <w:noProof/>
          <w:sz w:val="24"/>
        </w:rPr>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8"/>
                    <a:stretch>
                      <a:fillRect/>
                    </a:stretch>
                  </pic:blipFill>
                  <pic:spPr>
                    <a:xfrm>
                      <a:off x="0" y="0"/>
                      <a:ext cx="1757510" cy="1726568"/>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61FEF2A7" w14:textId="3D65CC46" w:rsidR="006C2995" w:rsidRPr="006C2995" w:rsidRDefault="006C2995" w:rsidP="009F4A6F">
      <w:pPr>
        <w:snapToGrid w:val="0"/>
        <w:spacing w:after="120" w:line="300" w:lineRule="auto"/>
        <w:ind w:firstLineChars="200" w:firstLine="480"/>
        <w:rPr>
          <w:sz w:val="24"/>
        </w:rPr>
      </w:pPr>
      <w:r w:rsidRPr="006C2995">
        <w:rPr>
          <w:sz w:val="24"/>
        </w:rPr>
        <w:lastRenderedPageBreak/>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具体逻辑为：</w:t>
      </w:r>
    </w:p>
    <w:p w14:paraId="0CAFE735" w14:textId="6CE1D3E8" w:rsidR="006C2995" w:rsidRPr="006C2995" w:rsidRDefault="00584D94" w:rsidP="009F4A6F">
      <w:pPr>
        <w:snapToGrid w:val="0"/>
        <w:spacing w:after="120" w:line="300" w:lineRule="auto"/>
        <w:ind w:firstLineChars="200" w:firstLine="480"/>
        <w:rPr>
          <w:sz w:val="24"/>
        </w:rPr>
      </w:pPr>
      <w:r>
        <w:rPr>
          <w:rFonts w:hint="eastAsia"/>
          <w:sz w:val="24"/>
        </w:rPr>
        <w:t>（</w:t>
      </w:r>
      <w:r w:rsidR="006C2995" w:rsidRPr="006C2995">
        <w:rPr>
          <w:sz w:val="24"/>
        </w:rPr>
        <w:t>1</w:t>
      </w:r>
      <w:r>
        <w:rPr>
          <w:rFonts w:hint="eastAsia"/>
          <w:sz w:val="24"/>
        </w:rPr>
        <w:t>）</w:t>
      </w:r>
      <w:r w:rsidR="006C2995" w:rsidRPr="006C2995">
        <w:rPr>
          <w:sz w:val="24"/>
        </w:rPr>
        <w:t>选择主要方向：根据法向量的分量大小，确定其主要方向。例如：</w:t>
      </w:r>
    </w:p>
    <w:p w14:paraId="53459D5E" w14:textId="56F4CE11"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X-Y </w:t>
      </w:r>
      <w:r w:rsidRPr="006C2995">
        <w:rPr>
          <w:sz w:val="24"/>
        </w:rPr>
        <w:t>平面进行映射</w:t>
      </w:r>
      <w:r w:rsidR="009F4A6F">
        <w:rPr>
          <w:sz w:val="24"/>
        </w:rPr>
        <w:t>.</w:t>
      </w:r>
    </w:p>
    <w:p w14:paraId="30B2F312" w14:textId="24C8F808"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则选择</w:t>
      </w:r>
      <w:r w:rsidRPr="006C2995">
        <w:rPr>
          <w:sz w:val="24"/>
        </w:rPr>
        <w:t xml:space="preserve"> X-Z </w:t>
      </w:r>
      <w:r w:rsidRPr="006C2995">
        <w:rPr>
          <w:sz w:val="24"/>
        </w:rPr>
        <w:t>平面</w:t>
      </w:r>
      <w:r w:rsidR="009F4A6F">
        <w:rPr>
          <w:sz w:val="24"/>
        </w:rPr>
        <w:t>.</w:t>
      </w:r>
    </w:p>
    <w:p w14:paraId="5C23BDCC" w14:textId="3CD2BD57" w:rsidR="006C2995" w:rsidRPr="006C2995" w:rsidRDefault="00584D94" w:rsidP="009F4A6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正负方向判定：利用法向量方向与光源方向的点积：</w:t>
      </w:r>
    </w:p>
    <w:p w14:paraId="7AA39A5E" w14:textId="39C85CA3" w:rsidR="003F367B" w:rsidRPr="003F367B" w:rsidRDefault="009F4A6F" w:rsidP="003F367B">
      <w:pPr>
        <w:snapToGrid w:val="0"/>
        <w:spacing w:after="120" w:line="300" w:lineRule="auto"/>
        <w:ind w:firstLineChars="200" w:firstLine="480"/>
        <w:jc w:val="right"/>
        <w:rPr>
          <w:rFonts w:hint="eastAsia"/>
          <w:i/>
          <w:sz w:val="24"/>
        </w:rPr>
      </w:pPr>
      <m:oMath>
        <m:r>
          <w:rPr>
            <w:rFonts w:ascii="Cambria Math" w:hAnsi="Cambria Math"/>
            <w:sz w:val="24"/>
          </w:rPr>
          <m:t>d</m:t>
        </m:r>
        <m:r>
          <m:rPr>
            <m:sty m:val="p"/>
          </m:rPr>
          <w:rPr>
            <w:rFonts w:ascii="Cambria Math" w:hAnsi="Cambria Math"/>
            <w:sz w:val="24"/>
          </w:rPr>
          <m:t>=</m:t>
        </m:r>
        <m:r>
          <w:rPr>
            <w:rFonts w:ascii="Cambria Math" w:hAnsi="Cambria Math"/>
            <w:sz w:val="24"/>
          </w:rPr>
          <m:t>N</m:t>
        </m:r>
        <m:r>
          <m:rPr>
            <m:sty m:val="p"/>
          </m:rPr>
          <w:rPr>
            <w:rFonts w:ascii="Cambria Math" w:hAnsi="Cambria Math"/>
            <w:sz w:val="24"/>
          </w:rPr>
          <m:t>·</m:t>
        </m:r>
        <m:r>
          <w:rPr>
            <w:rFonts w:ascii="Cambria Math" w:hAnsi="Cambria Math"/>
            <w:sz w:val="24"/>
          </w:rPr>
          <m:t>L</m:t>
        </m:r>
      </m:oMath>
      <w:r w:rsidR="003F367B">
        <w:rPr>
          <w:rFonts w:hint="eastAsia"/>
          <w:sz w:val="24"/>
        </w:rPr>
        <w:t xml:space="preserve">                           </w:t>
      </w:r>
      <w:r w:rsidR="003F367B">
        <w:rPr>
          <w:rFonts w:hint="eastAsia"/>
          <w:sz w:val="24"/>
        </w:rPr>
        <w:t>（</w:t>
      </w:r>
      <w:r w:rsidR="003F367B">
        <w:rPr>
          <w:rFonts w:hint="eastAsia"/>
          <w:sz w:val="24"/>
        </w:rPr>
        <w:t>3.9</w:t>
      </w:r>
      <w:r w:rsidR="003F367B">
        <w:rPr>
          <w:rFonts w:hint="eastAsia"/>
          <w:sz w:val="24"/>
        </w:rPr>
        <w:t>）</w:t>
      </w:r>
    </w:p>
    <w:p w14:paraId="2C2C0086" w14:textId="7E4A120E" w:rsidR="006C2995" w:rsidRPr="006C2995" w:rsidRDefault="00584D94" w:rsidP="00584D94">
      <w:pPr>
        <w:snapToGrid w:val="0"/>
        <w:spacing w:after="120" w:line="300" w:lineRule="auto"/>
        <w:rPr>
          <w:sz w:val="24"/>
        </w:rPr>
      </w:pPr>
      <w:r>
        <w:rPr>
          <w:rFonts w:hint="eastAsia"/>
          <w:sz w:val="24"/>
        </w:rPr>
        <w:t>式中：</w:t>
      </w:r>
      <m:oMath>
        <m:r>
          <w:rPr>
            <w:rFonts w:ascii="Cambria Math" w:hAnsi="Cambria Math"/>
            <w:sz w:val="24"/>
          </w:rPr>
          <m:t>L</m:t>
        </m:r>
      </m:oMath>
      <w:r w:rsidR="006C2995" w:rsidRPr="006C2995">
        <w:rPr>
          <w:sz w:val="24"/>
        </w:rPr>
        <w:t>是光源向量；若</w:t>
      </w:r>
      <m:oMath>
        <m:r>
          <w:rPr>
            <w:rFonts w:ascii="Cambria Math" w:hAnsi="Cambria Math"/>
            <w:sz w:val="24"/>
          </w:rPr>
          <m:t>d</m:t>
        </m:r>
        <m:r>
          <m:rPr>
            <m:sty m:val="p"/>
          </m:rPr>
          <w:rPr>
            <w:rFonts w:ascii="Cambria Math" w:hAnsi="Cambria Math"/>
            <w:sz w:val="24"/>
          </w:rPr>
          <m:t xml:space="preserve"> &lt; 0</m:t>
        </m:r>
      </m:oMath>
      <w:r w:rsidR="006C2995" w:rsidRPr="006C2995">
        <w:rPr>
          <w:sz w:val="24"/>
        </w:rPr>
        <w:t>，则法向量需要翻转方向。</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1CA158EC"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48" w:name="_Hlk191408490"/>
      <w:r w:rsidRPr="006C2995">
        <w:rPr>
          <w:rFonts w:ascii="Cambria Math" w:hAnsi="Cambria Math"/>
          <w:sz w:val="24"/>
        </w:rPr>
        <w:t>三维地质建模</w:t>
      </w:r>
      <w:bookmarkEnd w:id="48"/>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6B0F9AC" w:rsidR="00493E6E" w:rsidRDefault="00493E6E" w:rsidP="00493E6E">
      <w:pPr>
        <w:snapToGrid w:val="0"/>
        <w:spacing w:after="120" w:line="300" w:lineRule="auto"/>
        <w:ind w:firstLineChars="200" w:firstLine="480"/>
        <w:jc w:val="center"/>
        <w:rPr>
          <w:rFonts w:ascii="Cambria Math" w:hAnsi="Cambria Math"/>
          <w:sz w:val="24"/>
        </w:rPr>
      </w:pPr>
      <w:r w:rsidRPr="00493E6E">
        <w:rPr>
          <w:rFonts w:ascii="Cambria Math" w:hAnsi="Cambria Math"/>
          <w:noProof/>
          <w:sz w:val="24"/>
        </w:rPr>
        <w:drawing>
          <wp:inline distT="0" distB="0" distL="0" distR="0" wp14:anchorId="3E66F987" wp14:editId="3B5F2205">
            <wp:extent cx="2619633" cy="1731840"/>
            <wp:effectExtent l="0" t="0" r="0" b="0"/>
            <wp:docPr id="20780459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45965" name=""/>
                    <pic:cNvPicPr/>
                  </pic:nvPicPr>
                  <pic:blipFill>
                    <a:blip r:embed="rId39"/>
                    <a:stretch>
                      <a:fillRect/>
                    </a:stretch>
                  </pic:blipFill>
                  <pic:spPr>
                    <a:xfrm>
                      <a:off x="0" y="0"/>
                      <a:ext cx="2646630" cy="1749688"/>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6D1E503C" w14:textId="3D3C0796"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sz w:val="24"/>
        </w:rPr>
        <w:t>1</w:t>
      </w:r>
      <w:r w:rsidR="00BD4E60">
        <w:rPr>
          <w:rFonts w:ascii="Cambria Math" w:hAnsi="Cambria Math" w:hint="eastAsia"/>
          <w:sz w:val="24"/>
        </w:rPr>
        <w:t>．</w:t>
      </w:r>
      <w:r w:rsidR="006C2995" w:rsidRPr="006C2995">
        <w:rPr>
          <w:rFonts w:ascii="Cambria Math" w:hAnsi="Cambria Math"/>
          <w:sz w:val="24"/>
        </w:rPr>
        <w:t>包围盒的定义</w:t>
      </w:r>
    </w:p>
    <w:p w14:paraId="3EF90083"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由最小值和最大值确定：</w:t>
      </w:r>
    </w:p>
    <w:p w14:paraId="71957F06" w14:textId="711E3721" w:rsidR="006C2995" w:rsidRPr="006C2995" w:rsidRDefault="00D31147" w:rsidP="00194751">
      <w:pPr>
        <w:snapToGrid w:val="0"/>
        <w:spacing w:after="120" w:line="300" w:lineRule="auto"/>
        <w:ind w:firstLineChars="200" w:firstLine="480"/>
        <w:rPr>
          <w:rFonts w:ascii="Cambria Math" w:hAnsi="Cambria Math"/>
          <w:sz w:val="24"/>
        </w:rPr>
      </w:pPr>
      <m:oMathPara>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m:oMathPara>
    </w:p>
    <w:p w14:paraId="0F36F66E" w14:textId="344A34DA"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hint="eastAsia"/>
          <w:sz w:val="24"/>
        </w:rPr>
        <w:t>2</w:t>
      </w:r>
      <w:r w:rsidR="00BD4E60">
        <w:rPr>
          <w:rFonts w:ascii="Cambria Math" w:hAnsi="Cambria Math" w:hint="eastAsia"/>
          <w:sz w:val="24"/>
        </w:rPr>
        <w:t>．</w:t>
      </w:r>
      <w:r w:rsidR="006C2995" w:rsidRPr="006C2995">
        <w:rPr>
          <w:rFonts w:ascii="Cambria Math" w:hAnsi="Cambria Math"/>
          <w:sz w:val="24"/>
        </w:rPr>
        <w:t>包围盒计算</w:t>
      </w:r>
    </w:p>
    <w:p w14:paraId="4A9886FE" w14:textId="0E25CD8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一组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以下公式计算：</w:t>
      </w:r>
    </w:p>
    <w:p w14:paraId="587F9E7B" w14:textId="570799B4" w:rsidR="006C2995" w:rsidRPr="006C2995" w:rsidRDefault="00D31147"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m:oMathPara>
    </w:p>
    <w:p w14:paraId="31548D5A" w14:textId="51A675B3" w:rsidR="006C2995" w:rsidRPr="00194751" w:rsidRDefault="00D31147"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m:oMathPara>
    </w:p>
    <w:p w14:paraId="201D77E1" w14:textId="3D75896D" w:rsidR="009F4A6F" w:rsidRPr="006C2995" w:rsidRDefault="00D31147"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m:oMathPara>
    </w:p>
    <w:p w14:paraId="13BF7D68" w14:textId="44F4C0FD"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归一化处理</w:t>
      </w:r>
    </w:p>
    <w:p w14:paraId="343AABBD"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利用包围盒对顶点进行归一化操作，使其映射到</w:t>
      </w:r>
      <w:r w:rsidRPr="006C2995">
        <w:rPr>
          <w:rFonts w:ascii="Cambria Math" w:hAnsi="Cambria Math"/>
          <w:sz w:val="24"/>
        </w:rPr>
        <w:t xml:space="preserve"> [0,1]</w:t>
      </w:r>
      <w:r w:rsidRPr="006C2995">
        <w:rPr>
          <w:rFonts w:ascii="Cambria Math" w:hAnsi="Cambria Math"/>
          <w:sz w:val="24"/>
        </w:rPr>
        <w:t>区域：</w:t>
      </w:r>
    </w:p>
    <w:p w14:paraId="49DB4AE6" w14:textId="1F7A2F81" w:rsidR="006C2995" w:rsidRPr="006C2995" w:rsidRDefault="00D31147" w:rsidP="00194751">
      <w:pPr>
        <w:snapToGrid w:val="0"/>
        <w:spacing w:after="120" w:line="300" w:lineRule="auto"/>
        <w:ind w:firstLineChars="200" w:firstLine="480"/>
        <w:rPr>
          <w:rFonts w:ascii="Cambria Math" w:hAnsi="Cambria Math"/>
          <w:sz w:val="24"/>
        </w:rPr>
      </w:pPr>
      <m:oMathPara>
        <m:oMath>
          <m:sSup>
            <m:sSupPr>
              <m:ctrlPr>
                <w:rPr>
                  <w:rFonts w:ascii="Cambria Math" w:hAnsi="Cambria Math"/>
                  <w:sz w:val="24"/>
                </w:rPr>
              </m:ctrlPr>
            </m:sSupPr>
            <m:e>
              <m:r>
                <w:rPr>
                  <w:rFonts w:ascii="Cambria Math" w:hAnsi="Cambria Math"/>
                  <w:sz w:val="24"/>
                </w:rPr>
                <m:t>x</m:t>
              </m:r>
              <m:ctrlPr>
                <w:rPr>
                  <w:rFonts w:ascii="Cambria Math" w:hAnsi="Cambria Math"/>
                  <w:i/>
                  <w:sz w:val="24"/>
                </w:rPr>
              </m:ctrlPr>
            </m:e>
            <m:sup>
              <m:r>
                <m:rPr>
                  <m:sty m:val="p"/>
                </m:rPr>
                <w:rPr>
                  <w:rFonts w:ascii="Cambria Math" w:hAnsi="Cambria Math"/>
                  <w:sz w:val="24"/>
                </w:rPr>
                <m:t>'</m:t>
              </m:r>
            </m:sup>
          </m:sSup>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sSup>
            <m:sSupPr>
              <m:ctrlPr>
                <w:rPr>
                  <w:rFonts w:ascii="Cambria Math" w:hAnsi="Cambria Math"/>
                  <w:sz w:val="24"/>
                </w:rPr>
              </m:ctrlPr>
            </m:sSupPr>
            <m:e>
              <m:r>
                <w:rPr>
                  <w:rFonts w:ascii="Cambria Math" w:hAnsi="Cambria Math"/>
                  <w:sz w:val="24"/>
                </w:rPr>
                <m:t>y</m:t>
              </m:r>
            </m:e>
            <m:sup>
              <m:r>
                <m:rPr>
                  <m:sty m:val="p"/>
                </m:rPr>
                <w:rPr>
                  <w:rFonts w:ascii="Cambria Math" w:hAnsi="Cambria Math"/>
                  <w:sz w:val="24"/>
                </w:rPr>
                <m:t>'</m:t>
              </m:r>
            </m:sup>
          </m:sSup>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r>
            <m:rPr>
              <m:sty m:val="p"/>
            </m:rPr>
            <w:rPr>
              <w:rFonts w:ascii="Cambria Math" w:hAnsi="Cambria Math"/>
              <w:sz w:val="24"/>
            </w:rPr>
            <m:t xml:space="preserve">,  </m:t>
          </m:r>
          <m:sSup>
            <m:sSupPr>
              <m:ctrlPr>
                <w:rPr>
                  <w:rFonts w:ascii="Cambria Math" w:hAnsi="Cambria Math"/>
                  <w:sz w:val="24"/>
                </w:rPr>
              </m:ctrlPr>
            </m:sSupPr>
            <m:e>
              <m:r>
                <w:rPr>
                  <w:rFonts w:ascii="Cambria Math" w:hAnsi="Cambria Math"/>
                  <w:sz w:val="24"/>
                </w:rPr>
                <m:t>z</m:t>
              </m:r>
            </m:e>
            <m:sup>
              <m:r>
                <m:rPr>
                  <m:sty m:val="p"/>
                </m:rPr>
                <w:rPr>
                  <w:rFonts w:ascii="Cambria Math" w:hAnsi="Cambria Math"/>
                  <w:sz w:val="24"/>
                </w:rPr>
                <m:t>'</m:t>
              </m:r>
            </m:sup>
          </m:sSup>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den>
          </m:f>
        </m:oMath>
      </m:oMathPara>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23D037BD"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变化是一个巨大的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49" w:name="_Hlk191412485"/>
      <w:r w:rsidR="006C2995" w:rsidRPr="006C2995">
        <w:rPr>
          <w:rFonts w:ascii="Cambria Math" w:hAnsi="Cambria Math"/>
          <w:sz w:val="24"/>
        </w:rPr>
        <w:t>纹理映射</w:t>
      </w:r>
      <w:bookmarkEnd w:id="49"/>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508CF9C5"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一致的</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DBF6E66" w14:textId="3B2BAC5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下</w:t>
      </w:r>
      <w:r w:rsidR="00493E6E">
        <w:rPr>
          <w:rFonts w:ascii="Cambria Math" w:hAnsi="Cambria Math" w:hint="eastAsia"/>
          <w:sz w:val="24"/>
        </w:rPr>
        <w:t>流程</w:t>
      </w:r>
      <w:r w:rsidRPr="006C2995">
        <w:rPr>
          <w:rFonts w:ascii="Cambria Math" w:hAnsi="Cambria Math"/>
          <w:sz w:val="24"/>
        </w:rPr>
        <w:t>进行映射：</w:t>
      </w:r>
    </w:p>
    <w:p w14:paraId="71CBE84F" w14:textId="77C12434" w:rsidR="006C2995" w:rsidRPr="006C2995" w:rsidRDefault="00B41E6B" w:rsidP="00B41E6B">
      <w:pPr>
        <w:snapToGrid w:val="0"/>
        <w:spacing w:after="120" w:line="300" w:lineRule="auto"/>
        <w:rPr>
          <w:rFonts w:ascii="Cambria Math" w:hAnsi="Cambria Math"/>
          <w:sz w:val="24"/>
        </w:rPr>
      </w:pPr>
      <w:r>
        <w:rPr>
          <w:rFonts w:ascii="Cambria Math" w:hAnsi="Cambria Math" w:hint="eastAsia"/>
          <w:sz w:val="24"/>
        </w:rPr>
        <w:t xml:space="preserve">  1 </w:t>
      </w:r>
      <w:r w:rsidR="006C2995" w:rsidRPr="006C2995">
        <w:rPr>
          <w:rFonts w:ascii="Cambria Math" w:hAnsi="Cambria Math"/>
          <w:sz w:val="24"/>
        </w:rPr>
        <w:t>将顶点映射到纹理空间的二维平面上，采用以下投影公式：</w:t>
      </w:r>
    </w:p>
    <w:p w14:paraId="369C250C" w14:textId="2B0F01F6" w:rsidR="006C2995" w:rsidRPr="006C2995" w:rsidRDefault="00B12849"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m:oMathPara>
    </w:p>
    <w:p w14:paraId="287B68A2" w14:textId="041D7F8E"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0126863B" w:rsidR="00B37FEE" w:rsidRDefault="00B37FEE" w:rsidP="00B37FEE">
      <w:pPr>
        <w:snapToGrid w:val="0"/>
        <w:spacing w:after="120" w:line="300" w:lineRule="auto"/>
        <w:ind w:firstLineChars="200" w:firstLine="480"/>
        <w:jc w:val="center"/>
        <w:rPr>
          <w:rFonts w:ascii="Cambria Math" w:hAnsi="Cambria Math"/>
          <w:sz w:val="24"/>
        </w:rPr>
      </w:pPr>
      <w:r w:rsidRPr="00B37FEE">
        <w:rPr>
          <w:rFonts w:ascii="Cambria Math" w:hAnsi="Cambria Math"/>
          <w:noProof/>
          <w:sz w:val="24"/>
        </w:rPr>
        <w:lastRenderedPageBreak/>
        <w:drawing>
          <wp:inline distT="0" distB="0" distL="0" distR="0" wp14:anchorId="3DF83B4F" wp14:editId="60A05BF8">
            <wp:extent cx="2965621" cy="2150982"/>
            <wp:effectExtent l="0" t="0" r="0" b="0"/>
            <wp:docPr id="545049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49723" name=""/>
                    <pic:cNvPicPr/>
                  </pic:nvPicPr>
                  <pic:blipFill>
                    <a:blip r:embed="rId40"/>
                    <a:stretch>
                      <a:fillRect/>
                    </a:stretch>
                  </pic:blipFill>
                  <pic:spPr>
                    <a:xfrm>
                      <a:off x="0" y="0"/>
                      <a:ext cx="2976698" cy="2159016"/>
                    </a:xfrm>
                    <a:prstGeom prst="rect">
                      <a:avLst/>
                    </a:prstGeom>
                  </pic:spPr>
                </pic:pic>
              </a:graphicData>
            </a:graphic>
          </wp:inline>
        </w:drawing>
      </w:r>
    </w:p>
    <w:p w14:paraId="75B4E4E0" w14:textId="6082F77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 xml:space="preserve"> </w:t>
      </w:r>
      <w:r>
        <w:rPr>
          <w:sz w:val="24"/>
        </w:rPr>
        <w:t>UV</w:t>
      </w:r>
      <w:r>
        <w:rPr>
          <w:rFonts w:hint="eastAsia"/>
          <w:sz w:val="24"/>
        </w:rPr>
        <w:t>坐标映射</w:t>
      </w:r>
    </w:p>
    <w:p w14:paraId="37BD6F18" w14:textId="54224659"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UV coordinate mapping</w:t>
      </w:r>
    </w:p>
    <w:p w14:paraId="30CE4EE1" w14:textId="77777777" w:rsidR="0036497A" w:rsidRPr="00194751" w:rsidRDefault="0036497A" w:rsidP="00B37FEE">
      <w:pPr>
        <w:snapToGrid w:val="0"/>
        <w:spacing w:after="120" w:line="300" w:lineRule="auto"/>
        <w:ind w:firstLineChars="200" w:firstLine="480"/>
        <w:jc w:val="center"/>
        <w:rPr>
          <w:rFonts w:ascii="Cambria Math" w:hAnsi="Cambria Math"/>
          <w:sz w:val="24"/>
        </w:rPr>
      </w:pPr>
    </w:p>
    <w:p w14:paraId="4DE76163" w14:textId="492E20AC" w:rsidR="009F4A6F" w:rsidRPr="00012B13" w:rsidRDefault="00B41E6B" w:rsidP="00B41E6B">
      <w:pPr>
        <w:snapToGrid w:val="0"/>
        <w:spacing w:after="120" w:line="300" w:lineRule="auto"/>
        <w:rPr>
          <w:rFonts w:ascii="Cambria Math" w:hAnsi="Cambria Math"/>
          <w:sz w:val="24"/>
        </w:rPr>
      </w:pPr>
      <w:r>
        <w:rPr>
          <w:rFonts w:ascii="Cambria Math" w:hAnsi="Cambria Math" w:hint="eastAsia"/>
          <w:sz w:val="24"/>
        </w:rPr>
        <w:t xml:space="preserve">    2</w:t>
      </w:r>
      <w:r w:rsidR="006C2995" w:rsidRPr="006C2995">
        <w:rPr>
          <w:rFonts w:ascii="Cambria Math" w:hAnsi="Cambria Math"/>
          <w:sz w:val="24"/>
        </w:rPr>
        <w:t>为适应非规则</w:t>
      </w:r>
      <w:r w:rsidR="003F367B">
        <w:rPr>
          <w:rFonts w:ascii="Cambria Math" w:hAnsi="Cambria Math" w:hint="eastAsia"/>
          <w:sz w:val="24"/>
        </w:rPr>
        <w:t>三维模型</w:t>
      </w:r>
      <w:r w:rsidR="006C2995" w:rsidRPr="006C2995">
        <w:rPr>
          <w:rFonts w:ascii="Cambria Math" w:hAnsi="Cambria Math"/>
          <w:sz w:val="24"/>
        </w:rPr>
        <w:t>，将</w:t>
      </w:r>
      <w:r w:rsidR="003F367B">
        <w:rPr>
          <w:rFonts w:ascii="Cambria Math" w:hAnsi="Cambria Math" w:hint="eastAsia"/>
          <w:sz w:val="24"/>
        </w:rPr>
        <w:t>二维纹理映射方法扩展到三维纹理映射，</w:t>
      </w:r>
      <w:r w:rsidR="006C2995" w:rsidRPr="006C2995">
        <w:rPr>
          <w:rFonts w:ascii="Cambria Math" w:hAnsi="Cambria Math"/>
          <w:sz w:val="24"/>
        </w:rPr>
        <w:t>按面法向方向分解为六个投影面，使用以下公式计算每个面的</w:t>
      </w:r>
      <w:r w:rsidR="006C2995" w:rsidRPr="006C2995">
        <w:rPr>
          <w:rFonts w:ascii="Cambria Math" w:hAnsi="Cambria Math"/>
          <w:sz w:val="24"/>
        </w:rPr>
        <w:t>UV</w:t>
      </w:r>
      <w:r w:rsidR="006C2995" w:rsidRPr="006C2995">
        <w:rPr>
          <w:rFonts w:ascii="Cambria Math" w:hAnsi="Cambria Math"/>
          <w:sz w:val="24"/>
        </w:rPr>
        <w:t>坐标：</w:t>
      </w:r>
    </w:p>
    <w:p w14:paraId="55CCB141" w14:textId="1DC15A02" w:rsidR="00012B13"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oMath>
      </m:oMathPara>
    </w:p>
    <w:p w14:paraId="50D7B2B0" w14:textId="6340EC20" w:rsidR="00B12849"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m:oMathPara>
    </w:p>
    <w:p w14:paraId="775F1F06" w14:textId="4AE1E8A8" w:rsidR="002B3D18" w:rsidRPr="002B3D18" w:rsidRDefault="00B016E5" w:rsidP="00B41E6B">
      <w:pPr>
        <w:snapToGrid w:val="0"/>
        <w:spacing w:after="120" w:line="300" w:lineRule="auto"/>
        <w:ind w:firstLineChars="200" w:firstLine="480"/>
        <w:rPr>
          <w:rFonts w:ascii="Cambria Math" w:hAnsi="Cambria Math"/>
          <w:sz w:val="24"/>
        </w:rPr>
      </w:pPr>
      <w:r>
        <w:rPr>
          <w:rFonts w:ascii="Cambria Math" w:hAnsi="Cambria Math" w:hint="eastAsia"/>
          <w:sz w:val="24"/>
        </w:rPr>
        <w:t>3</w:t>
      </w:r>
      <w:r w:rsidR="00B41E6B">
        <w:rPr>
          <w:rFonts w:ascii="Cambria Math" w:hAnsi="Cambria Math" w:hint="eastAsia"/>
          <w:sz w:val="24"/>
        </w:rPr>
        <w:t xml:space="preserve"> </w:t>
      </w:r>
      <w:r w:rsidR="002B3D18" w:rsidRPr="002B3D18">
        <w:rPr>
          <w:rFonts w:ascii="Cambria Math" w:hAnsi="Cambria Math" w:hint="eastAsia"/>
          <w:sz w:val="24"/>
        </w:rPr>
        <w:t>为了减少纹理拉伸，优化纹理的映射方式，我们通过向量分量的投影来确定映射的</w:t>
      </w:r>
      <w:r w:rsidR="002B3D18" w:rsidRPr="002B3D18">
        <w:rPr>
          <w:rFonts w:ascii="Cambria Math" w:hAnsi="Cambria Math" w:hint="eastAsia"/>
          <w:sz w:val="24"/>
        </w:rPr>
        <w:t xml:space="preserve"> XYZ </w:t>
      </w:r>
      <w:r w:rsidR="002B3D18" w:rsidRPr="002B3D18">
        <w:rPr>
          <w:rFonts w:ascii="Cambria Math" w:hAnsi="Cambria Math" w:hint="eastAsia"/>
          <w:sz w:val="24"/>
        </w:rPr>
        <w:t>平面。具体过程如下：</w:t>
      </w:r>
    </w:p>
    <w:p w14:paraId="17362C62" w14:textId="49E4BBE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sidRPr="006C2995">
        <w:rPr>
          <w:rFonts w:ascii="Cambria Math" w:hAnsi="Cambria Math"/>
          <w:sz w:val="24"/>
        </w:rPr>
        <w:t>1</w:t>
      </w:r>
      <w:r w:rsidRPr="00194751">
        <w:rPr>
          <w:rFonts w:ascii="Cambria Math" w:hAnsi="Cambria Math" w:hint="eastAsia"/>
          <w:sz w:val="24"/>
        </w:rPr>
        <w:t>）</w:t>
      </w:r>
      <w:r w:rsidRPr="002B3D18">
        <w:rPr>
          <w:rFonts w:ascii="Cambria Math" w:hAnsi="Cambria Math" w:hint="eastAsia"/>
          <w:sz w:val="24"/>
        </w:rPr>
        <w:t>计算向量分量：</w:t>
      </w:r>
    </w:p>
    <w:p w14:paraId="1451612E"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模型表面的法向量和纹理的原始坐标，我们计算出向量的各个分量。</w:t>
      </w:r>
    </w:p>
    <w:p w14:paraId="1109D052" w14:textId="664B58C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2</w:t>
      </w:r>
      <w:r w:rsidRPr="00194751">
        <w:rPr>
          <w:rFonts w:ascii="Cambria Math" w:hAnsi="Cambria Math" w:hint="eastAsia"/>
          <w:sz w:val="24"/>
        </w:rPr>
        <w:t>）</w:t>
      </w:r>
      <w:r w:rsidRPr="002B3D18">
        <w:rPr>
          <w:rFonts w:ascii="Cambria Math" w:hAnsi="Cambria Math" w:hint="eastAsia"/>
          <w:sz w:val="24"/>
        </w:rPr>
        <w:t>确定投影平面：</w:t>
      </w:r>
    </w:p>
    <w:p w14:paraId="40898C84"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p>
    <w:p w14:paraId="77E07CAA" w14:textId="7AAA69AB"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3</w:t>
      </w:r>
      <w:r w:rsidRPr="00194751">
        <w:rPr>
          <w:rFonts w:ascii="Cambria Math" w:hAnsi="Cambria Math" w:hint="eastAsia"/>
          <w:sz w:val="24"/>
        </w:rPr>
        <w:t>）</w:t>
      </w:r>
      <w:r w:rsidRPr="002B3D18">
        <w:rPr>
          <w:rFonts w:ascii="Cambria Math" w:hAnsi="Cambria Math" w:hint="eastAsia"/>
          <w:sz w:val="24"/>
        </w:rPr>
        <w:t>调整</w:t>
      </w:r>
      <w:r w:rsidRPr="002B3D18">
        <w:rPr>
          <w:rFonts w:ascii="Cambria Math" w:hAnsi="Cambria Math" w:hint="eastAsia"/>
          <w:sz w:val="24"/>
        </w:rPr>
        <w:t xml:space="preserve"> UV </w:t>
      </w:r>
      <w:r w:rsidRPr="002B3D18">
        <w:rPr>
          <w:rFonts w:ascii="Cambria Math" w:hAnsi="Cambria Math" w:hint="eastAsia"/>
          <w:sz w:val="24"/>
        </w:rPr>
        <w:t>坐标：</w:t>
      </w:r>
    </w:p>
    <w:p w14:paraId="0D4AFBFB" w14:textId="5B217F88" w:rsidR="002B3D18" w:rsidRPr="002B3D18" w:rsidRDefault="002B3D18" w:rsidP="00675CB5">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公式如下：</w:t>
      </w:r>
    </w:p>
    <w:p w14:paraId="285E6A64" w14:textId="5792CD13" w:rsidR="002B3D18" w:rsidRPr="002B3D18" w:rsidRDefault="00000000" w:rsidP="002B3D18">
      <w:pPr>
        <w:snapToGrid w:val="0"/>
        <w:spacing w:after="120"/>
        <w:ind w:firstLineChars="200" w:firstLine="480"/>
        <w:rPr>
          <w:rFonts w:ascii="Cambria Math" w:hAnsi="Cambria Math"/>
          <w:sz w:val="24"/>
        </w:rPr>
      </w:pPr>
      <m:oMathPara>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m:oMathPara>
    </w:p>
    <w:p w14:paraId="0CDB3FF8" w14:textId="72E1DBCF" w:rsidR="002B3D18" w:rsidRPr="002B3D18" w:rsidRDefault="00D31147" w:rsidP="002B3D18">
      <w:pPr>
        <w:snapToGrid w:val="0"/>
        <w:spacing w:after="120"/>
        <w:ind w:firstLineChars="200" w:firstLine="480"/>
        <w:rPr>
          <w:rFonts w:ascii="Cambria Math" w:hAnsi="Cambria Math"/>
          <w:sz w:val="24"/>
        </w:rPr>
      </w:pPr>
      <m:oMathPara>
        <m:oMath>
          <m:sSup>
            <m:sSupPr>
              <m:ctrlPr>
                <w:rPr>
                  <w:rFonts w:ascii="Cambria Math" w:hAnsi="Cambria Math"/>
                  <w:i/>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m:oMathPara>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lastRenderedPageBreak/>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77777777"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w:t>
      </w:r>
      <w:r w:rsidRPr="00731BAB">
        <w:rPr>
          <w:rFonts w:ascii="Cambria Math" w:hAnsi="Cambria Math" w:hint="eastAsia"/>
          <w:sz w:val="24"/>
        </w:rPr>
        <w:lastRenderedPageBreak/>
        <w:t>变。</w:t>
      </w:r>
    </w:p>
    <w:p w14:paraId="2311DB12" w14:textId="108FF01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不仅能根据法向量的选择合适的投影平面，还能根据包围盒的维度自适应缩放，从而</w:t>
      </w:r>
      <w:r w:rsidR="00E36926">
        <w:rPr>
          <w:rFonts w:ascii="Cambria Math" w:hAnsi="Cambria Math" w:hint="eastAsia"/>
          <w:sz w:val="24"/>
        </w:rPr>
        <w:t>一定程度上减少</w:t>
      </w:r>
      <w:r w:rsidRPr="00731BAB">
        <w:rPr>
          <w:rFonts w:ascii="Cambria Math" w:hAnsi="Cambria Math" w:hint="eastAsia"/>
          <w:sz w:val="24"/>
        </w:rPr>
        <w:t>了固定轴缩放导致的纹理拉伸问题。通过这种动态的纹理映射方法，尤其在复杂几何体上，相较于固定投影方法，能够有效降低纹理畸变并优化纹理贴图的效果。</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39CAC0FF"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50" w:name="_Hlk191410978"/>
      <w:r w:rsidRPr="006C2995">
        <w:rPr>
          <w:sz w:val="24"/>
        </w:rPr>
        <w:t>三维可视化交互功能</w:t>
      </w:r>
      <w:bookmarkEnd w:id="50"/>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1D0AC398" w14:textId="77777777" w:rsidR="006C2995" w:rsidRPr="006C2995" w:rsidRDefault="006C2995" w:rsidP="00D74FDB">
      <w:pPr>
        <w:spacing w:line="400" w:lineRule="exact"/>
        <w:ind w:firstLineChars="200" w:firstLine="480"/>
        <w:rPr>
          <w:sz w:val="24"/>
        </w:rPr>
      </w:pPr>
      <w:r w:rsidRPr="006C2995">
        <w:rPr>
          <w:sz w:val="24"/>
        </w:rPr>
        <w:t>射线追踪是一种通过计算射线与几何体相交的方法，用于检测用户在三维场景中的操作目标。射线的定义如下：</w:t>
      </w:r>
    </w:p>
    <w:p w14:paraId="40FE5D75" w14:textId="7B67734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1</w:t>
      </w:r>
      <w:r>
        <w:rPr>
          <w:rFonts w:hint="eastAsia"/>
          <w:sz w:val="24"/>
        </w:rPr>
        <w:t>）</w:t>
      </w:r>
      <w:r w:rsidR="006C2995" w:rsidRPr="006C2995">
        <w:rPr>
          <w:sz w:val="24"/>
        </w:rPr>
        <w:t>射线的数学表达：</w:t>
      </w:r>
    </w:p>
    <w:p w14:paraId="79543707" w14:textId="544F6ABE" w:rsidR="006C2995" w:rsidRDefault="006C2995" w:rsidP="006C2995">
      <w:pPr>
        <w:spacing w:line="400" w:lineRule="exact"/>
        <w:rPr>
          <w:sz w:val="24"/>
        </w:rPr>
      </w:pPr>
      <w:r w:rsidRPr="006C2995">
        <w:rPr>
          <w:sz w:val="24"/>
        </w:rPr>
        <w:t>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E3D77F6" w:rsidR="006C2995" w:rsidRPr="006C2995" w:rsidRDefault="00D31147" w:rsidP="006C2995">
      <w:pPr>
        <w:spacing w:line="400" w:lineRule="exact"/>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m:oMathPara>
    </w:p>
    <w:p w14:paraId="7E7B13E8" w14:textId="19782909" w:rsidR="006C2995" w:rsidRPr="006C2995" w:rsidRDefault="006C2995" w:rsidP="006C2995">
      <w:pPr>
        <w:spacing w:line="400" w:lineRule="exact"/>
        <w:rPr>
          <w:sz w:val="24"/>
        </w:rPr>
      </w:pPr>
      <w:r w:rsidRPr="006C2995">
        <w:rPr>
          <w:sz w:val="24"/>
        </w:rPr>
        <w:t>其中，</w:t>
      </w:r>
      <m:oMath>
        <m:r>
          <w:rPr>
            <w:rFonts w:ascii="Cambria Math" w:hAnsi="Cambria Math"/>
            <w:sz w:val="24"/>
          </w:rPr>
          <m:t>O</m:t>
        </m:r>
      </m:oMath>
      <w:r w:rsidRPr="006C2995">
        <w:rPr>
          <w:sz w:val="24"/>
        </w:rPr>
        <w:t>为射线起点，</w:t>
      </w:r>
      <m:oMath>
        <m:r>
          <w:rPr>
            <w:rFonts w:ascii="Cambria Math" w:hAnsi="Cambria Math"/>
            <w:sz w:val="24"/>
          </w:rPr>
          <m:t>D</m:t>
        </m:r>
      </m:oMath>
      <w:r w:rsidRPr="006C2995">
        <w:rPr>
          <w:sz w:val="24"/>
        </w:rPr>
        <w:t>为单位化方向向量，</w:t>
      </w:r>
      <w:r w:rsidR="005F6F87" w:rsidRPr="005F6F87">
        <w:rPr>
          <w:rFonts w:ascii="Cambria Math" w:hAnsi="Cambria Math" w:cs="Cambria Math"/>
          <w:sz w:val="24"/>
        </w:rPr>
        <w:t>𝑡</w:t>
      </w:r>
      <w:r w:rsidRPr="006C2995">
        <w:rPr>
          <w:sz w:val="24"/>
        </w:rPr>
        <w:t>为射线长度。</w:t>
      </w:r>
    </w:p>
    <w:p w14:paraId="52B7B3F3" w14:textId="3C69AAF5"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2</w:t>
      </w:r>
      <w:r>
        <w:rPr>
          <w:rFonts w:hint="eastAsia"/>
          <w:sz w:val="24"/>
        </w:rPr>
        <w:t>）</w:t>
      </w:r>
      <w:r w:rsidR="006C2995" w:rsidRPr="006C2995">
        <w:rPr>
          <w:sz w:val="24"/>
        </w:rPr>
        <w:t>几何体相交检测：</w:t>
      </w:r>
    </w:p>
    <w:p w14:paraId="6C7F571A" w14:textId="160B1274" w:rsidR="006C2995" w:rsidRPr="006C2995" w:rsidRDefault="006C2995" w:rsidP="00AF1557">
      <w:pPr>
        <w:spacing w:line="400" w:lineRule="exact"/>
        <w:ind w:firstLineChars="200" w:firstLine="48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6752AACF" w:rsidR="006C2995" w:rsidRPr="006C2995" w:rsidRDefault="00D31147" w:rsidP="006C2995">
      <w:pPr>
        <w:spacing w:line="400" w:lineRule="exact"/>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m:oMathPara>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lastRenderedPageBreak/>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6A89F190" w:rsidR="005F6F87" w:rsidRDefault="00D31147" w:rsidP="006C2995">
      <w:pPr>
        <w:spacing w:line="400" w:lineRule="exact"/>
        <w:rPr>
          <w:sz w:val="24"/>
        </w:rPr>
      </w:pPr>
      <m:oMathPara>
        <m:oMath>
          <m:r>
            <w:rPr>
              <w:rFonts w:ascii="Cambria Math" w:hAnsi="Cambria Math"/>
              <w:sz w:val="24"/>
            </w:rPr>
            <m:t>D=</m:t>
          </m:r>
          <m:r>
            <m:rPr>
              <m:nor/>
            </m:rPr>
            <w:rPr>
              <w:sz w:val="24"/>
            </w:rPr>
            <m:t>Unproject</m:t>
          </m:r>
          <m:d>
            <m:dPr>
              <m:ctrlPr>
                <w:rPr>
                  <w:rFonts w:ascii="Cambria Math" w:hAnsi="Cambria Math"/>
                  <w:i/>
                  <w:sz w:val="24"/>
                </w:rPr>
              </m:ctrlPr>
            </m:dPr>
            <m:e>
              <w:proofErr w:type="spellStart"/>
              <m:r>
                <m:rPr>
                  <m:nor/>
                </m:rPr>
                <w:rPr>
                  <w:sz w:val="24"/>
                </w:rPr>
                <m:t>ScreenCoord</m:t>
              </m:r>
              <w:proofErr w:type="spellEnd"/>
              <m:r>
                <w:rPr>
                  <w:rFonts w:ascii="Cambria Math" w:hAnsi="Cambria Math"/>
                  <w:sz w:val="24"/>
                </w:rPr>
                <m:t>,</m:t>
              </m:r>
              <m:r>
                <m:rPr>
                  <m:nor/>
                </m:rPr>
                <w:rPr>
                  <w:sz w:val="24"/>
                </w:rPr>
                <m:t>ProjectionMatrix</m:t>
              </m:r>
              <m:r>
                <w:rPr>
                  <w:rFonts w:ascii="Cambria Math" w:hAnsi="Cambria Math"/>
                  <w:sz w:val="24"/>
                </w:rPr>
                <m:t>,</m:t>
              </m:r>
              <m:r>
                <m:rPr>
                  <m:nor/>
                </m:rPr>
                <w:rPr>
                  <w:sz w:val="24"/>
                </w:rPr>
                <m:t>ViewMatrix</m:t>
              </m:r>
            </m:e>
          </m:d>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t>a.</w:t>
      </w:r>
      <w:r w:rsidR="006C2995" w:rsidRPr="006C2995">
        <w:rPr>
          <w:sz w:val="24"/>
        </w:rPr>
        <w:t>使用</w:t>
      </w:r>
      <w:r w:rsidR="006C2995" w:rsidRPr="006C2995">
        <w:rPr>
          <w:sz w:val="24"/>
        </w:rPr>
        <w:t xml:space="preserve"> </w:t>
      </w:r>
      <w:proofErr w:type="spellStart"/>
      <w:r w:rsidR="006C2995" w:rsidRPr="006C2995">
        <w:rPr>
          <w:sz w:val="24"/>
        </w:rPr>
        <w:t>Möller</w:t>
      </w:r>
      <w:proofErr w:type="spellEnd"/>
      <w:r w:rsidR="006C2995" w:rsidRPr="006C2995">
        <w:rPr>
          <w:sz w:val="24"/>
        </w:rPr>
        <w:t>–</w:t>
      </w:r>
      <w:proofErr w:type="spellStart"/>
      <w:r w:rsidR="006C2995" w:rsidRPr="006C2995">
        <w:rPr>
          <w:sz w:val="24"/>
        </w:rPr>
        <w:t>Trumbore</w:t>
      </w:r>
      <w:proofErr w:type="spellEnd"/>
      <w:r w:rsidR="006C2995" w:rsidRPr="006C2995">
        <w:rPr>
          <w:sz w:val="24"/>
        </w:rPr>
        <w:t xml:space="preserv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lastRenderedPageBreak/>
        <w:t>（</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601FF425" w14:textId="77777777" w:rsidR="00953933" w:rsidRPr="00584D94" w:rsidRDefault="00953933" w:rsidP="00953933">
      <w:pPr>
        <w:snapToGrid w:val="0"/>
        <w:spacing w:after="120" w:line="300" w:lineRule="auto"/>
        <w:ind w:firstLineChars="200" w:firstLine="480"/>
        <w:rPr>
          <w:sz w:val="24"/>
        </w:rPr>
      </w:pPr>
      <w:r>
        <w:rPr>
          <w:rFonts w:hint="eastAsia"/>
          <w:sz w:val="24"/>
        </w:rPr>
        <w:t>4.</w:t>
      </w:r>
      <w:r w:rsidRPr="00275EC5">
        <w:rPr>
          <w:sz w:val="24"/>
        </w:rPr>
        <w:t>模型变换矩阵</w:t>
      </w:r>
      <w:r w:rsidRPr="00584D94">
        <w:rPr>
          <w:sz w:val="24"/>
        </w:rPr>
        <w:t>用于将对象从局部坐标系映射到世界坐标系</w:t>
      </w:r>
      <w:r>
        <w:rPr>
          <w:rFonts w:hint="eastAsia"/>
          <w:sz w:val="24"/>
        </w:rPr>
        <w:t>，是用户控制可视化场景视角的关键步骤，</w:t>
      </w:r>
      <w:r w:rsidRPr="00584D94">
        <w:rPr>
          <w:sz w:val="24"/>
        </w:rPr>
        <w:t>公式如下：</w:t>
      </w:r>
    </w:p>
    <w:p w14:paraId="44E60A7B" w14:textId="77777777" w:rsidR="00953933" w:rsidRPr="006C2995" w:rsidRDefault="00953933" w:rsidP="00953933">
      <w:pPr>
        <w:snapToGrid w:val="0"/>
        <w:spacing w:after="120" w:line="300" w:lineRule="auto"/>
        <w:ind w:firstLineChars="600" w:firstLine="1440"/>
        <w:jc w:val="right"/>
        <w:rPr>
          <w:sz w:val="24"/>
        </w:rPr>
      </w:pPr>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 xml:space="preserve">           </w:t>
      </w:r>
      <w:r>
        <w:rPr>
          <w:rFonts w:hint="eastAsia"/>
          <w:sz w:val="24"/>
        </w:rPr>
        <w:t>（</w:t>
      </w:r>
      <w:r>
        <w:rPr>
          <w:rFonts w:hint="eastAsia"/>
          <w:sz w:val="24"/>
        </w:rPr>
        <w:t>3.1</w:t>
      </w:r>
      <w:r>
        <w:rPr>
          <w:rFonts w:hint="eastAsia"/>
          <w:sz w:val="24"/>
        </w:rPr>
        <w:t>）</w:t>
      </w:r>
    </w:p>
    <w:p w14:paraId="482CDEC2" w14:textId="77777777" w:rsidR="00953933" w:rsidRDefault="00953933" w:rsidP="00953933">
      <w:pPr>
        <w:snapToGrid w:val="0"/>
        <w:spacing w:after="120" w:line="300" w:lineRule="auto"/>
        <w:rPr>
          <w:rFonts w:hint="eastAsia"/>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Pr="006C2995">
        <w:rPr>
          <w:sz w:val="24"/>
        </w:rPr>
        <w:t>平移矩阵</w:t>
      </w:r>
      <w:r>
        <w:rPr>
          <w:rFonts w:hint="eastAsia"/>
          <w:sz w:val="24"/>
        </w:rPr>
        <w:t>，</w:t>
      </w:r>
      <w:r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Pr="006C2995">
        <w:rPr>
          <w:sz w:val="24"/>
        </w:rPr>
        <w:t>旋转矩阵</w:t>
      </w:r>
      <w:r>
        <w:rPr>
          <w:rFonts w:hint="eastAsia"/>
          <w:sz w:val="24"/>
        </w:rPr>
        <w:t>，</w:t>
      </w:r>
      <w:r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Pr="006C2995">
        <w:rPr>
          <w:rFonts w:hint="eastAsia"/>
          <w:sz w:val="24"/>
        </w:rPr>
        <w:t>缩</w:t>
      </w:r>
      <w:r w:rsidRPr="006C2995">
        <w:rPr>
          <w:sz w:val="24"/>
        </w:rPr>
        <w:t>放矩阵</w:t>
      </w:r>
      <w:r>
        <w:rPr>
          <w:rFonts w:hint="eastAsia"/>
          <w:sz w:val="24"/>
        </w:rPr>
        <w:t>，</w:t>
      </w:r>
      <w:r w:rsidRPr="006C2995">
        <w:rPr>
          <w:sz w:val="24"/>
        </w:rPr>
        <w:t>用于调整对象的尺寸。</w:t>
      </w:r>
    </w:p>
    <w:p w14:paraId="6803290F" w14:textId="77777777" w:rsidR="00953933" w:rsidRPr="00B016E5" w:rsidRDefault="00953933" w:rsidP="00B016E5">
      <w:pPr>
        <w:spacing w:line="400" w:lineRule="exact"/>
        <w:ind w:firstLineChars="200" w:firstLine="480"/>
        <w:rPr>
          <w:rFonts w:hint="eastAsia"/>
          <w:sz w:val="24"/>
        </w:rPr>
      </w:pP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7F812FF"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48074FFA" w:rsidR="00B016E5" w:rsidRPr="00B016E5" w:rsidRDefault="00D31147" w:rsidP="00B016E5">
      <w:pPr>
        <w:tabs>
          <w:tab w:val="left" w:pos="1470"/>
        </w:tabs>
        <w:spacing w:line="400" w:lineRule="exact"/>
        <w:rPr>
          <w:sz w:val="24"/>
        </w:rPr>
      </w:pPr>
      <m:oMathPara>
        <m:oMath>
          <m:sSup>
            <m:sSupPr>
              <m:ctrlPr>
                <w:rPr>
                  <w:rFonts w:ascii="Cambria Math" w:hAnsi="Cambria Math"/>
                  <w:i/>
                  <w:sz w:val="24"/>
                </w:rPr>
              </m:ctrlPr>
            </m:sSupPr>
            <m:e>
              <m:r>
                <w:rPr>
                  <w:rFonts w:ascii="Cambria Math" w:hAnsi="Cambria Math"/>
                  <w:sz w:val="24"/>
                </w:rPr>
                <m:t>d</m:t>
              </m:r>
            </m:e>
            <m:sup>
              <m:r>
                <w:rPr>
                  <w:rFonts w:ascii="Cambria Math" w:hAnsi="Cambria Math"/>
                  <w:sz w:val="24"/>
                </w:rPr>
                <m:t>'</m:t>
              </m:r>
            </m:sup>
          </m:sSup>
          <m:r>
            <w:rPr>
              <w:rFonts w:ascii="Cambria Math" w:hAnsi="Cambria Math"/>
              <w:sz w:val="24"/>
            </w:rPr>
            <m:t>=d·</m:t>
          </m:r>
          <m:d>
            <m:dPr>
              <m:ctrlPr>
                <w:rPr>
                  <w:rFonts w:ascii="Cambria Math" w:hAnsi="Cambria Math"/>
                  <w:i/>
                  <w:sz w:val="24"/>
                </w:rPr>
              </m:ctrlPr>
            </m:dPr>
            <m:e>
              <m:r>
                <w:rPr>
                  <w:rFonts w:ascii="Cambria Math" w:hAnsi="Cambria Math"/>
                  <w:sz w:val="24"/>
                </w:rPr>
                <m:t>1+k</m:t>
              </m:r>
            </m:e>
          </m:d>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1C960F5D"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r>
            <w:rPr>
              <w:rFonts w:ascii="Cambria Math" w:hAnsi="Cambria Math"/>
              <w:sz w:val="24"/>
            </w:rPr>
            <m:t>=x+Δx</m:t>
          </m:r>
        </m:oMath>
      </m:oMathPara>
    </w:p>
    <w:p w14:paraId="331E8A17" w14:textId="102D9D7E"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5EB43940" w:rsid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P</m:t>
              </m:r>
            </m:e>
            <m:sup>
              <m:r>
                <w:rPr>
                  <w:rFonts w:ascii="Cambria Math" w:hAnsi="Cambria Math"/>
                  <w:sz w:val="24"/>
                </w:rPr>
                <m:t>'</m:t>
              </m:r>
            </m:sup>
          </m:sSup>
          <m:r>
            <w:rPr>
              <w:rFonts w:ascii="Cambria Math" w:hAnsi="Cambria Math"/>
              <w:sz w:val="24"/>
            </w:rPr>
            <m:t>=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7126B4FE"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316F1450" w14:textId="402E0462"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2842A77C"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w:t>
      </w:r>
      <w:bookmarkStart w:id="51" w:name="_Hlk191410079"/>
      <w:r w:rsidRPr="006C2995">
        <w:rPr>
          <w:rFonts w:hint="eastAsia"/>
          <w:sz w:val="24"/>
        </w:rPr>
        <w:t>三维可视化手段</w:t>
      </w:r>
      <w:bookmarkEnd w:id="51"/>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t>1.</w:t>
      </w:r>
      <w:r w:rsidR="006C2995" w:rsidRPr="006C2995">
        <w:rPr>
          <w:rFonts w:hint="eastAsia"/>
          <w:sz w:val="24"/>
        </w:rPr>
        <w:t>巷道漫游的技术基础</w:t>
      </w:r>
    </w:p>
    <w:p w14:paraId="2175B42D" w14:textId="52AD95D5" w:rsidR="006C2995" w:rsidRPr="006C2995" w:rsidRDefault="006C2995" w:rsidP="00661C96">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w:t>
      </w:r>
      <w:r w:rsidR="00661C96">
        <w:rPr>
          <w:rFonts w:hint="eastAsia"/>
          <w:sz w:val="24"/>
        </w:rPr>
        <w:t>两个</w:t>
      </w:r>
      <w:r w:rsidRPr="006C2995">
        <w:rPr>
          <w:rFonts w:hint="eastAsia"/>
          <w:sz w:val="24"/>
        </w:rPr>
        <w:t>个方面：通过三维相机模拟用户在巷道中的观察角度，并提供第一视角与第三视角的切换功能，确保用户在漫游过程中拥有沉浸式的视觉体验</w:t>
      </w:r>
      <w:r w:rsidR="00661C96">
        <w:rPr>
          <w:sz w:val="24"/>
        </w:rPr>
        <w:t>;</w:t>
      </w:r>
      <w:r w:rsidRPr="006C2995">
        <w:rPr>
          <w:rFonts w:hint="eastAsia"/>
          <w:sz w:val="24"/>
        </w:rPr>
        <w:t>基于用户输入（如鼠标、键盘等）的漫游功能，使用户能够自由调整视角和位置，同时限制用户的移动范围以贴合巷道的实际边界。</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08FEA7FF"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61C96">
        <w:rPr>
          <w:rFonts w:hint="eastAsia"/>
          <w:sz w:val="24"/>
        </w:rPr>
        <w:t>岩性</w:t>
      </w:r>
      <w:r w:rsidR="006C2995" w:rsidRPr="006C2995">
        <w:rPr>
          <w:rFonts w:hint="eastAsia"/>
          <w:sz w:val="24"/>
        </w:rPr>
        <w:t>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w:t>
      </w:r>
      <w:r w:rsidR="006C2995" w:rsidRPr="006C2995">
        <w:rPr>
          <w:rFonts w:hint="eastAsia"/>
          <w:sz w:val="24"/>
        </w:rPr>
        <w:lastRenderedPageBreak/>
        <w:t>体等信息，帮助用户理解巷道的地质特征。</w:t>
      </w:r>
    </w:p>
    <w:p w14:paraId="74FA19FA" w14:textId="355D2D26" w:rsidR="006C2995" w:rsidRPr="006C2995" w:rsidRDefault="00661C96" w:rsidP="00F065B9">
      <w:pPr>
        <w:spacing w:line="400" w:lineRule="exact"/>
        <w:ind w:firstLineChars="200" w:firstLine="480"/>
        <w:rPr>
          <w:sz w:val="24"/>
        </w:rPr>
      </w:pPr>
      <w:r>
        <w:rPr>
          <w:rFonts w:hint="eastAsia"/>
          <w:sz w:val="24"/>
        </w:rPr>
        <w:t>4</w:t>
      </w:r>
      <w:r w:rsidR="00012B13">
        <w:rPr>
          <w:rFonts w:hint="eastAsia"/>
          <w:sz w:val="24"/>
        </w:rPr>
        <w:t xml:space="preserve">. </w:t>
      </w:r>
      <w:r w:rsidR="00012B13">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7DFF8E36" w:rsidR="00B016E5" w:rsidRDefault="00D31147"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d>
            <m:dPr>
              <m:ctrlPr>
                <w:rPr>
                  <w:rFonts w:ascii="Cambria Math" w:hAnsi="Cambria Math"/>
                  <w:i/>
                  <w:sz w:val="24"/>
                </w:rPr>
              </m:ctrlPr>
            </m:dPr>
            <m:e>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e>
          </m:d>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lastRenderedPageBreak/>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0E63AEC4" w:rsidR="006C2995" w:rsidRDefault="006C2995" w:rsidP="002F47CE">
      <w:pPr>
        <w:spacing w:line="400" w:lineRule="exact"/>
        <w:ind w:firstLineChars="200" w:firstLine="480"/>
        <w:rPr>
          <w:sz w:val="24"/>
        </w:rPr>
      </w:pP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401DF6C9" w:rsidR="00B016E5" w:rsidRPr="006C2995" w:rsidRDefault="00D31147" w:rsidP="006C2995">
      <w:pPr>
        <w:spacing w:line="400" w:lineRule="exact"/>
        <w:rPr>
          <w:sz w:val="24"/>
        </w:rPr>
      </w:pPr>
      <m:oMathPara>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w:t>
      </w:r>
      <w:r w:rsidRPr="006C2995">
        <w:rPr>
          <w:rFonts w:hint="eastAsia"/>
          <w:sz w:val="24"/>
        </w:rPr>
        <w:lastRenderedPageBreak/>
        <w:t>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014AFEF0" w14:textId="77777777" w:rsidR="00FF3D82" w:rsidRDefault="006C2995" w:rsidP="00FF3D82">
      <w:pPr>
        <w:spacing w:line="400" w:lineRule="exact"/>
        <w:ind w:firstLineChars="200" w:firstLine="480"/>
        <w:rPr>
          <w:sz w:val="24"/>
        </w:rPr>
      </w:pPr>
      <w:r w:rsidRPr="006C2995">
        <w:rPr>
          <w:sz w:val="24"/>
        </w:rPr>
        <w:t>在交互功能方面，深入探讨了射线追踪、模型控制、巷道漫游以及点选功能的设计与实现，分析了射线追踪用于模型查询与用户交互的原理</w:t>
      </w:r>
      <w:r w:rsidR="00FF3D82">
        <w:rPr>
          <w:rFonts w:hint="eastAsia"/>
          <w:sz w:val="24"/>
        </w:rPr>
        <w:t>和</w:t>
      </w:r>
      <w:r w:rsidRPr="006C2995">
        <w:rPr>
          <w:sz w:val="24"/>
        </w:rPr>
        <w:t>巷道漫游基于第三人称控制器的应用。此外，针对地质建模的特殊需求，还实现了坐标转换功能，为地质数据在不同空间参考系之间的切换提供了高效解决方案。</w:t>
      </w:r>
    </w:p>
    <w:p w14:paraId="68AD8DCB" w14:textId="5B25537D"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系统功能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E19FF2D"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proofErr w:type="spellStart"/>
      <w:r w:rsidR="00E36926">
        <w:rPr>
          <w:rFonts w:hint="eastAsia"/>
          <w:sz w:val="24"/>
        </w:rPr>
        <w:t>springboot</w:t>
      </w:r>
      <w:proofErr w:type="spellEnd"/>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2" w:name="_Hlk191410501"/>
      <w:r w:rsidRPr="002B3D18">
        <w:rPr>
          <w:sz w:val="24"/>
        </w:rPr>
        <w:t>Three.js</w:t>
      </w:r>
      <w:bookmarkEnd w:id="52"/>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w:t>
      </w:r>
      <w:r w:rsidRPr="002B3D18">
        <w:rPr>
          <w:sz w:val="24"/>
        </w:rPr>
        <w:lastRenderedPageBreak/>
        <w:t>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4CED7A5E" w14:textId="18A493C5" w:rsidR="00B016E5" w:rsidRPr="00AD66B0" w:rsidRDefault="00254143" w:rsidP="00AD66B0">
      <w:pPr>
        <w:spacing w:line="400" w:lineRule="exact"/>
        <w:ind w:firstLineChars="200" w:firstLine="480"/>
        <w:rPr>
          <w:sz w:val="24"/>
        </w:rPr>
      </w:pPr>
      <w:r w:rsidRPr="002B3D18">
        <w:rPr>
          <w:sz w:val="24"/>
        </w:rPr>
        <w:t>用户可以通过点击等操作与三维模型进行交互。系统支持模型的动态加载和更新，可以根据用户的操作实时调整模型的显示内容。</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16435B0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Pr="006C2995">
        <w:rPr>
          <w:sz w:val="24"/>
        </w:rPr>
        <w:t>，三角网格由一组三角形定义，每个三角形包含三个顶点：</w:t>
      </w:r>
    </w:p>
    <w:p w14:paraId="5A4301F2" w14:textId="5ABC07EB" w:rsidR="00493E6E" w:rsidRPr="006C2995" w:rsidRDefault="00D31147" w:rsidP="00493E6E">
      <w:pPr>
        <w:spacing w:line="400" w:lineRule="exact"/>
        <w:ind w:firstLineChars="200" w:firstLine="480"/>
        <w:rPr>
          <w:sz w:val="24"/>
        </w:rPr>
      </w:pPr>
      <m:oMathPara>
        <m:oMath>
          <m:r>
            <m:rPr>
              <m:nor/>
            </m:rPr>
            <w:rPr>
              <w:sz w:val="24"/>
            </w:rPr>
            <m:t>Triangle</m:t>
          </m:r>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e>
          </m:d>
          <m:r>
            <w:rPr>
              <w:rFonts w:ascii="Cambria Math" w:hAnsi="Cambria Math"/>
              <w:sz w:val="24"/>
            </w:rPr>
            <m:t>,  i,j,k∈</m:t>
          </m:r>
          <m:d>
            <m:dPr>
              <m:begChr m:val="["/>
              <m:endChr m:val="]"/>
              <m:ctrlPr>
                <w:rPr>
                  <w:rFonts w:ascii="Cambria Math" w:hAnsi="Cambria Math"/>
                  <w:i/>
                  <w:sz w:val="24"/>
                </w:rPr>
              </m:ctrlPr>
            </m:dPr>
            <m:e>
              <m:r>
                <w:rPr>
                  <w:rFonts w:ascii="Cambria Math" w:hAnsi="Cambria Math"/>
                  <w:sz w:val="24"/>
                </w:rPr>
                <m:t>1,n</m:t>
              </m:r>
            </m:e>
          </m:d>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4459B338" w:rsidR="00493E6E" w:rsidRPr="00561FC7" w:rsidRDefault="00D31147" w:rsidP="00493E6E">
      <m:oMathPara>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lastRenderedPageBreak/>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20DB82C0"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4742A6B0" w:rsidR="005F6F87" w:rsidRPr="006C2995" w:rsidRDefault="00D31147" w:rsidP="005F6F87">
      <w:pPr>
        <w:spacing w:line="400" w:lineRule="exact"/>
        <w:ind w:firstLineChars="200" w:firstLine="480"/>
        <w:rPr>
          <w:sz w:val="24"/>
        </w:rPr>
      </w:pPr>
      <m:oMathPara>
        <m:oMath>
          <m:r>
            <w:rPr>
              <w:rFonts w:ascii="Cambria Math" w:hAnsi="Cambria Math"/>
              <w:sz w:val="24"/>
            </w:rPr>
            <m:t>L=</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e>
          </m:d>
          <m:r>
            <w:rPr>
              <w:rFonts w:ascii="Cambria Math" w:hAnsi="Cambria Math"/>
              <w:sz w:val="24"/>
            </w:rPr>
            <m:t>,  i∈</m:t>
          </m:r>
          <m:d>
            <m:dPr>
              <m:begChr m:val="["/>
              <m:endChr m:val="]"/>
              <m:ctrlPr>
                <w:rPr>
                  <w:rFonts w:ascii="Cambria Math" w:hAnsi="Cambria Math"/>
                  <w:i/>
                  <w:sz w:val="24"/>
                </w:rPr>
              </m:ctrlPr>
            </m:dPr>
            <m:e>
              <m:r>
                <w:rPr>
                  <w:rFonts w:ascii="Cambria Math" w:hAnsi="Cambria Math"/>
                  <w:sz w:val="24"/>
                </w:rPr>
                <m:t>1,n-1</m:t>
              </m:r>
            </m:e>
          </m:d>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lastRenderedPageBreak/>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 xml:space="preserve">For each triangle in </w:t>
      </w:r>
      <w:proofErr w:type="spellStart"/>
      <w:r w:rsidR="00584D94" w:rsidRPr="00AA3582">
        <w:rPr>
          <w:sz w:val="24"/>
        </w:rPr>
        <w:t>Mesh.triangles</w:t>
      </w:r>
      <w:proofErr w:type="spellEnd"/>
      <w:r w:rsidR="00584D94" w:rsidRPr="00AA3582">
        <w:rPr>
          <w:sz w:val="24"/>
        </w:rPr>
        <w:t>:</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lastRenderedPageBreak/>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61E58A39"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561FC7">
        <w:rPr>
          <w:rFonts w:eastAsia="黑体" w:hint="eastAsia"/>
          <w:bCs/>
          <w:sz w:val="24"/>
        </w:rPr>
        <w:t>分析</w:t>
      </w:r>
    </w:p>
    <w:p w14:paraId="110D7818" w14:textId="32022D8B" w:rsid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7065472A" w14:textId="600929ED" w:rsidR="00C31351" w:rsidRPr="00C31351" w:rsidRDefault="00C31351" w:rsidP="00561FC7">
      <w:pPr>
        <w:spacing w:line="400" w:lineRule="exact"/>
        <w:ind w:firstLineChars="200" w:firstLine="489"/>
        <w:rPr>
          <w:b/>
          <w:bCs/>
          <w:sz w:val="24"/>
        </w:rPr>
      </w:pPr>
      <w:r w:rsidRPr="00C31351">
        <w:rPr>
          <w:rFonts w:hint="eastAsia"/>
          <w:b/>
          <w:bCs/>
          <w:sz w:val="24"/>
        </w:rPr>
        <w:t>(</w:t>
      </w:r>
      <w:r w:rsidRPr="00C31351">
        <w:rPr>
          <w:rFonts w:hint="eastAsia"/>
          <w:b/>
          <w:bCs/>
          <w:sz w:val="24"/>
        </w:rPr>
        <w:t>具体计算机技术方法流程</w:t>
      </w:r>
      <w:r w:rsidRPr="00C31351">
        <w:rPr>
          <w:rFonts w:hint="eastAsia"/>
          <w:b/>
          <w:bCs/>
          <w:sz w:val="24"/>
        </w:rPr>
        <w:t>)</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lastRenderedPageBreak/>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w:t>
      </w:r>
      <w:r w:rsidRPr="00BB3618">
        <w:rPr>
          <w:rFonts w:ascii="Cambria Math" w:hAnsi="Cambria Math" w:hint="eastAsia"/>
          <w:sz w:val="24"/>
        </w:rPr>
        <w:lastRenderedPageBreak/>
        <w:t>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1"/>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2"/>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117D73DA" w:rsidR="006C2995" w:rsidRPr="006C2995" w:rsidRDefault="006C2995" w:rsidP="00B016E5">
      <w:pPr>
        <w:spacing w:line="400" w:lineRule="exact"/>
        <w:rPr>
          <w:sz w:val="24"/>
        </w:rPr>
      </w:pPr>
      <w:r w:rsidRPr="006C2995">
        <w:rPr>
          <w:rFonts w:hint="eastAsia"/>
          <w:sz w:val="24"/>
        </w:rPr>
        <w:lastRenderedPageBreak/>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34B158F3" w:rsidR="00B016E5" w:rsidRDefault="00D31147" w:rsidP="006C2995">
      <w:pPr>
        <w:spacing w:line="400" w:lineRule="exact"/>
        <w:ind w:firstLineChars="200" w:firstLine="480"/>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4B6C8B52"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m:oMath>
        <m:r>
          <w:rPr>
            <w:rFonts w:ascii="Cambria Math" w:hAnsi="Cambria Math"/>
            <w:sz w:val="24"/>
          </w:rPr>
          <m:t>D=</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e>
        </m:d>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2A90265A" w:rsidR="00B016E5" w:rsidRDefault="00D31147"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4D3530A4" w14:textId="7FE08EB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m:t>
        </m:r>
        <m:d>
          <m:dPr>
            <m:ctrlPr>
              <w:rPr>
                <w:rFonts w:ascii="Cambria Math" w:hAnsi="Cambria Math"/>
                <w:i/>
                <w:sz w:val="24"/>
              </w:rPr>
            </m:ctrlPr>
          </m:dPr>
          <m:e>
            <m:r>
              <w:rPr>
                <w:rFonts w:ascii="Cambria Math" w:hAnsi="Cambria Math"/>
                <w:sz w:val="24"/>
              </w:rPr>
              <m:t>x, y, z</m:t>
            </m:r>
          </m:e>
        </m:d>
        <m:r>
          <w:rPr>
            <w:rFonts w:ascii="Cambria Math" w:hAnsi="Cambria Math"/>
            <w:sz w:val="24"/>
          </w:rPr>
          <m:t xml:space="preserve">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7BF49881"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min</m:t>
            </m:r>
            <m:ctrlPr>
              <w:rPr>
                <w:rFonts w:ascii="Cambria Math" w:hAnsi="Cambria Math"/>
                <w:i/>
                <w:sz w:val="24"/>
              </w:rPr>
            </m:ctrlPr>
          </m:fName>
          <m:e>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e>
            </m:d>
          </m:e>
        </m:func>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w:t>
      </w:r>
      <w:r w:rsidRPr="006C2995">
        <w:rPr>
          <w:rFonts w:hint="eastAsia"/>
          <w:sz w:val="24"/>
        </w:rPr>
        <w:lastRenderedPageBreak/>
        <w:t>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w:t>
      </w:r>
      <w:r w:rsidRPr="00254143">
        <w:rPr>
          <w:rFonts w:hint="eastAsia"/>
          <w:sz w:val="24"/>
        </w:rPr>
        <w:lastRenderedPageBreak/>
        <w:t>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p>
    <w:p w14:paraId="0F2A64FD" w14:textId="79D2538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AB09F5">
        <w:rPr>
          <w:sz w:val="24"/>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AB09F5" w:rsidRPr="00AB09F5">
        <w:rPr>
          <w:rFonts w:eastAsiaTheme="minorEastAsia"/>
          <w:kern w:val="0"/>
          <w:sz w:val="24"/>
          <w:vertAlign w:val="superscript"/>
          <w14:ligatures w14:val="standardContextual"/>
        </w:rPr>
        <w:t>[81-83]</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3"/>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4"/>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5"/>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6493FB6A"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模型</w:t>
      </w:r>
      <w:r w:rsidRPr="006C2995">
        <w:rPr>
          <w:rFonts w:eastAsia="黑体" w:hint="eastAsia"/>
          <w:sz w:val="28"/>
          <w:szCs w:val="32"/>
        </w:rPr>
        <w:t>可视化</w:t>
      </w:r>
      <w:r w:rsidR="0097765F">
        <w:rPr>
          <w:rFonts w:eastAsia="黑体" w:hint="eastAsia"/>
          <w:sz w:val="28"/>
          <w:szCs w:val="32"/>
        </w:rPr>
        <w:t>应用</w:t>
      </w:r>
    </w:p>
    <w:p w14:paraId="7EA5F470" w14:textId="50FA12AB"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进行地质模型可视化</w:t>
      </w:r>
      <w:r w:rsidR="00067BBB">
        <w:rPr>
          <w:rFonts w:hint="eastAsia"/>
          <w:sz w:val="24"/>
        </w:rPr>
        <w:t>实例</w:t>
      </w:r>
      <w:r w:rsidRPr="00AB4B56">
        <w:rPr>
          <w:rFonts w:hint="eastAsia"/>
          <w:sz w:val="24"/>
        </w:rPr>
        <w:t>。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proofErr w:type="spellStart"/>
      <w:r w:rsidRPr="00AB4B56">
        <w:rPr>
          <w:rFonts w:hint="eastAsia"/>
          <w:sz w:val="24"/>
        </w:rPr>
        <w:t>Pinia</w:t>
      </w:r>
      <w:proofErr w:type="spellEnd"/>
      <w:r w:rsidRPr="00AB4B56">
        <w:rPr>
          <w:rFonts w:hint="eastAsia"/>
          <w:sz w:val="24"/>
        </w:rPr>
        <w:t>：作为状态管理库，</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用于管理应用的全局状态，例如当前展示的模型、用户的交互操作、相机位置等。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02778386"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w:t>
      </w:r>
      <w:proofErr w:type="spellStart"/>
      <w:r w:rsidRPr="00AB4B56">
        <w:rPr>
          <w:rFonts w:hint="eastAsia"/>
          <w:sz w:val="24"/>
        </w:rPr>
        <w:t>stl</w:t>
      </w:r>
      <w:proofErr w:type="spellEnd"/>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lastRenderedPageBreak/>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w:t>
      </w:r>
      <w:proofErr w:type="spellStart"/>
      <w:r w:rsidRPr="00AB4B56">
        <w:rPr>
          <w:rFonts w:hint="eastAsia"/>
          <w:sz w:val="24"/>
        </w:rPr>
        <w:t>OBJLoader</w:t>
      </w:r>
      <w:proofErr w:type="spellEnd"/>
      <w:r w:rsidRPr="00AB4B56">
        <w:rPr>
          <w:rFonts w:hint="eastAsia"/>
          <w:sz w:val="24"/>
        </w:rPr>
        <w:t>、</w:t>
      </w:r>
      <w:proofErr w:type="spellStart"/>
      <w:r w:rsidRPr="00AB4B56">
        <w:rPr>
          <w:rFonts w:hint="eastAsia"/>
          <w:sz w:val="24"/>
        </w:rPr>
        <w:t>STLLoader</w:t>
      </w:r>
      <w:proofErr w:type="spellEnd"/>
      <w:r w:rsidRPr="00AB4B56">
        <w:rPr>
          <w:rFonts w:hint="eastAsia"/>
          <w:sz w:val="24"/>
        </w:rPr>
        <w:t xml:space="preserve">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管理的全局状态，用户可以轻松切换不同的地质模型进行查看。例如，用户可以切换查看地层模型、断层模型和巷道数据，</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BFA473B"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供支持。例如，在矿产资源评估中，用户可以通过交互查看不同深度的地层和矿体分布，快速评估资源的潜力。</w:t>
      </w:r>
      <w:r w:rsidR="00DD156B">
        <w:rPr>
          <w:rFonts w:hint="eastAsia"/>
          <w:sz w:val="24"/>
        </w:rPr>
        <w:t>以下将分别展示地层、断层、巷道和钻孔模型的可视化实例。</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6"/>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7"/>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8"/>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594D9746" w:rsidR="00DD156B" w:rsidRDefault="00DD156B" w:rsidP="00DD156B">
      <w:pPr>
        <w:snapToGrid w:val="0"/>
        <w:spacing w:after="120" w:line="300" w:lineRule="auto"/>
        <w:ind w:leftChars="200" w:left="420" w:firstLineChars="200" w:firstLine="480"/>
        <w:rPr>
          <w:rFonts w:ascii="Cambria Math" w:hAnsi="Cambria Math"/>
          <w:sz w:val="24"/>
        </w:rPr>
      </w:pPr>
      <w:r>
        <w:rPr>
          <w:rFonts w:ascii="Cambria Math" w:hAnsi="Cambria Math"/>
          <w:sz w:val="24"/>
        </w:rPr>
        <w:t>钻孔模型</w:t>
      </w:r>
      <w:r>
        <w:rPr>
          <w:rFonts w:ascii="Cambria Math" w:hAnsi="Cambria Math" w:hint="eastAsia"/>
          <w:sz w:val="24"/>
        </w:rPr>
        <w:t>的构建以圆柱</w:t>
      </w:r>
      <w:r w:rsidR="00067BBB">
        <w:rPr>
          <w:rFonts w:ascii="Cambria Math" w:hAnsi="Cambria Math" w:hint="eastAsia"/>
          <w:sz w:val="24"/>
        </w:rPr>
        <w:t>几何</w:t>
      </w:r>
      <w:r>
        <w:rPr>
          <w:rFonts w:ascii="Cambria Math" w:hAnsi="Cambria Math" w:hint="eastAsia"/>
          <w:sz w:val="24"/>
        </w:rPr>
        <w:t>体为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49"/>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w:t>
      </w:r>
      <w:r w:rsidRPr="00AB4B56">
        <w:rPr>
          <w:rFonts w:hint="eastAsia"/>
          <w:sz w:val="24"/>
        </w:rPr>
        <w:lastRenderedPageBreak/>
        <w:t>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50"/>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1"/>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3"/>
      <w:r w:rsidRPr="006C2995">
        <w:rPr>
          <w:rFonts w:eastAsia="黑体"/>
          <w:bCs/>
          <w:kern w:val="36"/>
          <w:sz w:val="32"/>
          <w:szCs w:val="36"/>
        </w:rPr>
        <w:lastRenderedPageBreak/>
        <w:t>参考文献</w:t>
      </w:r>
      <w:commentRangeEnd w:id="53"/>
      <w:r w:rsidRPr="006C2995">
        <w:rPr>
          <w:rFonts w:eastAsia="黑体"/>
          <w:bCs/>
          <w:kern w:val="36"/>
          <w:sz w:val="32"/>
          <w:szCs w:val="36"/>
        </w:rPr>
        <w:commentReference w:id="53"/>
      </w:r>
    </w:p>
    <w:p w14:paraId="4B649473" w14:textId="77777777" w:rsidR="00AB09F5" w:rsidRPr="00AB09F5" w:rsidRDefault="00B22DEB" w:rsidP="00AB09F5">
      <w:pPr>
        <w:pStyle w:val="afff0"/>
      </w:pPr>
      <w:r>
        <w:fldChar w:fldCharType="begin"/>
      </w:r>
      <w:r w:rsidR="00D1349F">
        <w:instrText xml:space="preserve"> ADDIN ZOTERO_BIBL {"uncited":[],"omitted":[],"custom":[]} CSL_BIBLIOGRAPHY </w:instrText>
      </w:r>
      <w:r>
        <w:fldChar w:fldCharType="separate"/>
      </w:r>
      <w:r w:rsidR="00AB09F5" w:rsidRPr="00AB09F5">
        <w:t>[1]</w:t>
      </w:r>
      <w:r w:rsidR="00AB09F5" w:rsidRPr="00AB09F5">
        <w:tab/>
      </w:r>
      <w:r w:rsidR="00AB09F5" w:rsidRPr="00AB09F5">
        <w:t>李青元</w:t>
      </w:r>
      <w:r w:rsidR="00AB09F5" w:rsidRPr="00AB09F5">
        <w:t xml:space="preserve">, </w:t>
      </w:r>
      <w:r w:rsidR="00AB09F5" w:rsidRPr="00AB09F5">
        <w:t>张洛宜</w:t>
      </w:r>
      <w:r w:rsidR="00AB09F5" w:rsidRPr="00AB09F5">
        <w:t xml:space="preserve">, </w:t>
      </w:r>
      <w:r w:rsidR="00AB09F5" w:rsidRPr="00AB09F5">
        <w:t>曹代勇</w:t>
      </w:r>
      <w:r w:rsidR="00AB09F5" w:rsidRPr="00AB09F5">
        <w:t xml:space="preserve">, </w:t>
      </w:r>
      <w:r w:rsidR="00AB09F5" w:rsidRPr="00AB09F5">
        <w:t>等</w:t>
      </w:r>
      <w:r w:rsidR="00AB09F5" w:rsidRPr="00AB09F5">
        <w:t xml:space="preserve">. </w:t>
      </w:r>
      <w:r w:rsidR="00AB09F5" w:rsidRPr="00AB09F5">
        <w:t>三维地质建模的用途、现状、问题、趋势与建议</w:t>
      </w:r>
      <w:r w:rsidR="00AB09F5" w:rsidRPr="00AB09F5">
        <w:t xml:space="preserve">[J/OL]. </w:t>
      </w:r>
      <w:r w:rsidR="00AB09F5" w:rsidRPr="00AB09F5">
        <w:t>地质与勘探</w:t>
      </w:r>
      <w:r w:rsidR="00AB09F5" w:rsidRPr="00AB09F5">
        <w:t>, 2016, 52(4): 759-767. DOI:10.13712/j.cnki.dzykt.2016.04.018.</w:t>
      </w:r>
    </w:p>
    <w:p w14:paraId="6C9FE3F4" w14:textId="77777777" w:rsidR="00AB09F5" w:rsidRPr="00AB09F5" w:rsidRDefault="00AB09F5" w:rsidP="00AB09F5">
      <w:pPr>
        <w:pStyle w:val="afff0"/>
      </w:pPr>
      <w:r w:rsidRPr="00AB09F5">
        <w:t>[2]</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4CF90239" w14:textId="77777777" w:rsidR="00AB09F5" w:rsidRPr="00AB09F5" w:rsidRDefault="00AB09F5" w:rsidP="00AB09F5">
      <w:pPr>
        <w:pStyle w:val="afff0"/>
      </w:pPr>
      <w:r w:rsidRPr="00AB09F5">
        <w:t>[3]</w:t>
      </w:r>
      <w:r w:rsidRPr="00AB09F5">
        <w:tab/>
      </w:r>
      <w:r w:rsidRPr="00AB09F5">
        <w:t>张洋洋</w:t>
      </w:r>
      <w:r w:rsidRPr="00AB09F5">
        <w:t xml:space="preserve">, </w:t>
      </w:r>
      <w:r w:rsidRPr="00AB09F5">
        <w:t>周万蓬</w:t>
      </w:r>
      <w:r w:rsidRPr="00AB09F5">
        <w:t xml:space="preserve">, </w:t>
      </w:r>
      <w:r w:rsidRPr="00AB09F5">
        <w:t>吴志春</w:t>
      </w:r>
      <w:r w:rsidRPr="00AB09F5">
        <w:t xml:space="preserve">, </w:t>
      </w:r>
      <w:r w:rsidRPr="00AB09F5">
        <w:t>等</w:t>
      </w:r>
      <w:r w:rsidRPr="00AB09F5">
        <w:t xml:space="preserve">. </w:t>
      </w:r>
      <w:r w:rsidRPr="00AB09F5">
        <w:t>三维地质建模技术发展现状及建模实例</w:t>
      </w:r>
      <w:r w:rsidRPr="00AB09F5">
        <w:t xml:space="preserve">[J]. </w:t>
      </w:r>
      <w:r w:rsidRPr="00AB09F5">
        <w:t>东华理工大学学报（社会科学版）</w:t>
      </w:r>
      <w:r w:rsidRPr="00AB09F5">
        <w:t>, 2013, 32(3): 403-409.</w:t>
      </w:r>
    </w:p>
    <w:p w14:paraId="07D724D8" w14:textId="77777777" w:rsidR="00AB09F5" w:rsidRPr="00AB09F5" w:rsidRDefault="00AB09F5" w:rsidP="00AB09F5">
      <w:pPr>
        <w:pStyle w:val="afff0"/>
      </w:pPr>
      <w:r w:rsidRPr="00AB09F5">
        <w:t>[4]</w:t>
      </w:r>
      <w:r w:rsidRPr="00AB09F5">
        <w:tab/>
      </w:r>
      <w:r w:rsidRPr="00AB09F5">
        <w:t>武强</w:t>
      </w:r>
      <w:r w:rsidRPr="00AB09F5">
        <w:t xml:space="preserve">, </w:t>
      </w:r>
      <w:r w:rsidRPr="00AB09F5">
        <w:t>徐华</w:t>
      </w:r>
      <w:r w:rsidRPr="00AB09F5">
        <w:t xml:space="preserve">. </w:t>
      </w:r>
      <w:r w:rsidRPr="00AB09F5">
        <w:t>数字矿山中三维地质建模方法与应用</w:t>
      </w:r>
      <w:r w:rsidRPr="00AB09F5">
        <w:t xml:space="preserve">[J]. </w:t>
      </w:r>
      <w:r w:rsidRPr="00AB09F5">
        <w:t>中国科学</w:t>
      </w:r>
      <w:r w:rsidRPr="00AB09F5">
        <w:t>:</w:t>
      </w:r>
      <w:r w:rsidRPr="00AB09F5">
        <w:t>地球科学</w:t>
      </w:r>
      <w:r w:rsidRPr="00AB09F5">
        <w:t>, 2013, 43(12): 1996-2006.</w:t>
      </w:r>
    </w:p>
    <w:p w14:paraId="63AD27AA" w14:textId="77777777" w:rsidR="00AB09F5" w:rsidRPr="00AB09F5" w:rsidRDefault="00AB09F5" w:rsidP="00AB09F5">
      <w:pPr>
        <w:pStyle w:val="afff0"/>
      </w:pPr>
      <w:r w:rsidRPr="00AB09F5">
        <w:t>[5]</w:t>
      </w:r>
      <w:r w:rsidRPr="00AB09F5">
        <w:tab/>
        <w:t xml:space="preserve">YAN-LIN S, AI-LING Z, YOU-BIN H, </w:t>
      </w:r>
      <w:r w:rsidRPr="00AB09F5">
        <w:t>等</w:t>
      </w:r>
      <w:r w:rsidRPr="00AB09F5">
        <w:t>. 3D Geological Modeling and Its Application under Complex Geological Conditions[J/OL]. Procedia Engineering, 2011, 12: 41-46. DOI:10.1016/j.proeng.2011.05.008.</w:t>
      </w:r>
    </w:p>
    <w:p w14:paraId="04D7A39E" w14:textId="77777777" w:rsidR="00AB09F5" w:rsidRPr="00AB09F5" w:rsidRDefault="00AB09F5" w:rsidP="00AB09F5">
      <w:pPr>
        <w:pStyle w:val="afff0"/>
      </w:pPr>
      <w:r w:rsidRPr="00AB09F5">
        <w:t>[6]</w:t>
      </w:r>
      <w:r w:rsidRPr="00AB09F5">
        <w:tab/>
        <w:t>Research Status of and Trends in 3D Geological Property Modeling Methods: A Review[EB/OL]. [2025-02-25]. https://www.mdpi.com/2076-3417/12/11/5648.</w:t>
      </w:r>
    </w:p>
    <w:p w14:paraId="5FAC855E" w14:textId="77777777" w:rsidR="00AB09F5" w:rsidRPr="00AB09F5" w:rsidRDefault="00AB09F5" w:rsidP="00AB09F5">
      <w:pPr>
        <w:pStyle w:val="afff0"/>
      </w:pPr>
      <w:r w:rsidRPr="00AB09F5">
        <w:t>[7]</w:t>
      </w:r>
      <w:r w:rsidRPr="00AB09F5">
        <w:tab/>
      </w:r>
      <w:r w:rsidRPr="00AB09F5">
        <w:t>李响</w:t>
      </w:r>
      <w:r w:rsidRPr="00AB09F5">
        <w:t xml:space="preserve">. </w:t>
      </w:r>
      <w:r w:rsidRPr="00AB09F5">
        <w:t>三维地质建模技术的研究</w:t>
      </w:r>
      <w:r w:rsidRPr="00AB09F5">
        <w:t xml:space="preserve">[D/OL]. </w:t>
      </w:r>
      <w:r w:rsidRPr="00AB09F5">
        <w:t>合肥工业大学</w:t>
      </w:r>
      <w:r w:rsidRPr="00AB09F5">
        <w:t>, 2008[2025-02-25]. https://kns.cnki.net/KCMS/detail/detail.aspx?dbcode=CMFD&amp;dbname=CMFD2008&amp;filename=2008143119.nh.</w:t>
      </w:r>
    </w:p>
    <w:p w14:paraId="78853DFD" w14:textId="77777777" w:rsidR="00AB09F5" w:rsidRPr="00AB09F5" w:rsidRDefault="00AB09F5" w:rsidP="00AB09F5">
      <w:pPr>
        <w:pStyle w:val="afff0"/>
      </w:pPr>
      <w:r w:rsidRPr="00AB09F5">
        <w:t>[8]</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2AA800C2" w14:textId="77777777" w:rsidR="00AB09F5" w:rsidRPr="00AB09F5" w:rsidRDefault="00AB09F5" w:rsidP="00AB09F5">
      <w:pPr>
        <w:pStyle w:val="afff0"/>
      </w:pPr>
      <w:r w:rsidRPr="00AB09F5">
        <w:t>[9]</w:t>
      </w:r>
      <w:r w:rsidRPr="00AB09F5">
        <w:tab/>
      </w:r>
      <w:r w:rsidRPr="00AB09F5">
        <w:t>王洋</w:t>
      </w:r>
      <w:r w:rsidRPr="00AB09F5">
        <w:t xml:space="preserve">, </w:t>
      </w:r>
      <w:r w:rsidRPr="00AB09F5">
        <w:t>赵雅诗</w:t>
      </w:r>
      <w:r w:rsidRPr="00AB09F5">
        <w:t xml:space="preserve">, </w:t>
      </w:r>
      <w:r w:rsidRPr="00AB09F5">
        <w:t>王锐柯</w:t>
      </w:r>
      <w:r w:rsidRPr="00AB09F5">
        <w:t xml:space="preserve">, </w:t>
      </w:r>
      <w:r w:rsidRPr="00AB09F5">
        <w:t>等</w:t>
      </w:r>
      <w:r w:rsidRPr="00AB09F5">
        <w:t xml:space="preserve">. </w:t>
      </w:r>
      <w:r w:rsidRPr="00AB09F5">
        <w:t>三维地质建模技术的发展现状</w:t>
      </w:r>
      <w:r w:rsidRPr="00AB09F5">
        <w:t xml:space="preserve">[J]. </w:t>
      </w:r>
      <w:r w:rsidRPr="00AB09F5">
        <w:t>化工设计通讯</w:t>
      </w:r>
      <w:r w:rsidRPr="00AB09F5">
        <w:t>, 2019, 45(8): 243-244.</w:t>
      </w:r>
    </w:p>
    <w:p w14:paraId="0A31D0E5" w14:textId="77777777" w:rsidR="00AB09F5" w:rsidRPr="00AB09F5" w:rsidRDefault="00AB09F5" w:rsidP="00AB09F5">
      <w:pPr>
        <w:pStyle w:val="afff0"/>
      </w:pPr>
      <w:r w:rsidRPr="00AB09F5">
        <w:t>[10]</w:t>
      </w:r>
      <w:r w:rsidRPr="00AB09F5">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AB09F5" w:rsidRPr="00AB09F5" w:rsidRDefault="00AB09F5" w:rsidP="00AB09F5">
      <w:pPr>
        <w:pStyle w:val="afff0"/>
      </w:pPr>
      <w:r w:rsidRPr="00AB09F5">
        <w:t>[11]</w:t>
      </w:r>
      <w:r w:rsidRPr="00AB09F5">
        <w:tab/>
        <w:t xml:space="preserve">AL-BALDAWI B A. Building A 3D Geological model Using Petrel Software for </w:t>
      </w:r>
      <w:proofErr w:type="spellStart"/>
      <w:r w:rsidRPr="00AB09F5">
        <w:t>Asmari</w:t>
      </w:r>
      <w:proofErr w:type="spellEnd"/>
      <w:r w:rsidRPr="00AB09F5">
        <w:t xml:space="preserve"> Reservoir, </w:t>
      </w:r>
      <w:proofErr w:type="gramStart"/>
      <w:r w:rsidRPr="00AB09F5">
        <w:t>South Eastern</w:t>
      </w:r>
      <w:proofErr w:type="gramEnd"/>
      <w:r w:rsidRPr="00AB09F5">
        <w:t xml:space="preserve"> Iraq[J]. 2015, 56.</w:t>
      </w:r>
    </w:p>
    <w:p w14:paraId="6F42817C" w14:textId="77777777" w:rsidR="00AB09F5" w:rsidRPr="00AB09F5" w:rsidRDefault="00AB09F5" w:rsidP="00AB09F5">
      <w:pPr>
        <w:pStyle w:val="afff0"/>
      </w:pPr>
      <w:r w:rsidRPr="00AB09F5">
        <w:t>[12]</w:t>
      </w:r>
      <w:r w:rsidRPr="00AB09F5">
        <w:tab/>
        <w:t xml:space="preserve">MAJEED Y N A, RAMADHAN Dr A </w:t>
      </w:r>
      <w:proofErr w:type="spellStart"/>
      <w:r w:rsidRPr="00AB09F5">
        <w:t>A</w:t>
      </w:r>
      <w:proofErr w:type="spellEnd"/>
      <w:r w:rsidRPr="00AB09F5">
        <w:t xml:space="preserve">, MAHMOOD Dr A J. Constructing 3D Geological Model for Tertiary Reservoir in </w:t>
      </w:r>
      <w:proofErr w:type="spellStart"/>
      <w:r w:rsidRPr="00AB09F5">
        <w:t>Khabaz</w:t>
      </w:r>
      <w:proofErr w:type="spellEnd"/>
      <w:r w:rsidRPr="00AB09F5">
        <w:t xml:space="preserve"> Oil Field by using Petrel software.[J/OL]. Journal of Petroleum Research and Studies, 2020, 10(2): 54-75. DOI:10.52716/jprs.v10i2.350.</w:t>
      </w:r>
    </w:p>
    <w:p w14:paraId="656E76F8" w14:textId="77777777" w:rsidR="00AB09F5" w:rsidRPr="00AB09F5" w:rsidRDefault="00AB09F5" w:rsidP="00AB09F5">
      <w:pPr>
        <w:pStyle w:val="afff0"/>
      </w:pPr>
      <w:r w:rsidRPr="00AB09F5">
        <w:t>[13]</w:t>
      </w:r>
      <w:r w:rsidRPr="00AB09F5">
        <w:tab/>
        <w:t>Research on 3D Geological Modeling by Using GOCAD Software | IEEE Conference Publication | IEEE Xplore[EB/OL]. [2025-02-25]. https://ieeexplore.ieee.org/abstract/document/5718309/.</w:t>
      </w:r>
    </w:p>
    <w:p w14:paraId="59D6EAC6" w14:textId="77777777" w:rsidR="00AB09F5" w:rsidRPr="00AB09F5" w:rsidRDefault="00AB09F5" w:rsidP="00AB09F5">
      <w:pPr>
        <w:pStyle w:val="afff0"/>
      </w:pPr>
      <w:r w:rsidRPr="00AB09F5">
        <w:t>[14]</w:t>
      </w:r>
      <w:r w:rsidRPr="00AB09F5">
        <w:tab/>
      </w:r>
      <w:r w:rsidRPr="00AB09F5">
        <w:t>赫毅勃</w:t>
      </w:r>
      <w:r w:rsidRPr="00AB09F5">
        <w:t xml:space="preserve">. </w:t>
      </w:r>
      <w:r w:rsidRPr="00AB09F5">
        <w:t>基于</w:t>
      </w:r>
      <w:r w:rsidRPr="00AB09F5">
        <w:t>Web</w:t>
      </w:r>
      <w:r w:rsidRPr="00AB09F5">
        <w:t>的三维地质模型可视化系统设计与实现</w:t>
      </w:r>
      <w:r w:rsidRPr="00AB09F5">
        <w:t xml:space="preserve">[D/OL]. </w:t>
      </w:r>
      <w:r w:rsidRPr="00AB09F5">
        <w:t>中国地质大学（北京）</w:t>
      </w:r>
      <w:r w:rsidRPr="00AB09F5">
        <w:t>, 2022[2025-02-25]. https://doi.org/10.27493/d.cnki.gzdzy.2021.000747. DOI:10.27493/d.cnki.gzdzy.2021.000747.</w:t>
      </w:r>
    </w:p>
    <w:p w14:paraId="24F9903D" w14:textId="77777777" w:rsidR="00AB09F5" w:rsidRPr="00AB09F5" w:rsidRDefault="00AB09F5" w:rsidP="00AB09F5">
      <w:pPr>
        <w:pStyle w:val="afff0"/>
      </w:pPr>
      <w:r w:rsidRPr="00AB09F5">
        <w:t>[15]</w:t>
      </w:r>
      <w:r w:rsidRPr="00AB09F5">
        <w:tab/>
      </w:r>
      <w:r w:rsidRPr="00AB09F5">
        <w:t>程泽华</w:t>
      </w:r>
      <w:r w:rsidRPr="00AB09F5">
        <w:t xml:space="preserve">. </w:t>
      </w:r>
      <w:r w:rsidRPr="00AB09F5">
        <w:t>基于</w:t>
      </w:r>
      <w:r w:rsidRPr="00AB09F5">
        <w:t>WebGL</w:t>
      </w:r>
      <w:r w:rsidRPr="00AB09F5">
        <w:t>的地质三维模型构建及可视化方法研究</w:t>
      </w:r>
      <w:r w:rsidRPr="00AB09F5">
        <w:t xml:space="preserve">[D/OL]. </w:t>
      </w:r>
      <w:r w:rsidRPr="00AB09F5">
        <w:t>中国地质大学（北</w:t>
      </w:r>
      <w:r w:rsidRPr="00AB09F5">
        <w:lastRenderedPageBreak/>
        <w:t>京）</w:t>
      </w:r>
      <w:r w:rsidRPr="00AB09F5">
        <w:t>, 2021[2025-02-25]. https://doi.org/10.27493/d.cnki.gzdzy.2020.001656. DOI:10.27493/d.cnki.gzdzy.2020.001656.</w:t>
      </w:r>
    </w:p>
    <w:p w14:paraId="151F33A1" w14:textId="77777777" w:rsidR="00AB09F5" w:rsidRPr="00AB09F5" w:rsidRDefault="00AB09F5" w:rsidP="00AB09F5">
      <w:pPr>
        <w:pStyle w:val="afff0"/>
      </w:pPr>
      <w:r w:rsidRPr="00AB09F5">
        <w:t>[16]</w:t>
      </w:r>
      <w:r w:rsidRPr="00AB09F5">
        <w:tab/>
      </w:r>
      <w:r w:rsidRPr="00AB09F5">
        <w:t>张杰</w:t>
      </w:r>
      <w:r w:rsidRPr="00AB09F5">
        <w:t xml:space="preserve">. </w:t>
      </w:r>
      <w:r w:rsidRPr="00AB09F5">
        <w:t>基于</w:t>
      </w:r>
      <w:proofErr w:type="spellStart"/>
      <w:r w:rsidRPr="00AB09F5">
        <w:t>GeoModeller</w:t>
      </w:r>
      <w:proofErr w:type="spellEnd"/>
      <w:r w:rsidRPr="00AB09F5">
        <w:t>软件的山西省某工业区三维地质建模</w:t>
      </w:r>
      <w:r w:rsidRPr="00AB09F5">
        <w:t xml:space="preserve">[D/OL]. </w:t>
      </w:r>
      <w:r w:rsidRPr="00AB09F5">
        <w:t>中国地质大学（北京）</w:t>
      </w:r>
      <w:r w:rsidRPr="00AB09F5">
        <w:t>, 2022[2025-02-25]. https://doi.org/10.27493/d.cnki.gzdzy.2021.000477. DOI:10.27493/d.cnki.gzdzy.2021.000477.</w:t>
      </w:r>
    </w:p>
    <w:p w14:paraId="690C5531" w14:textId="77777777" w:rsidR="00AB09F5" w:rsidRPr="00AB09F5" w:rsidRDefault="00AB09F5" w:rsidP="00AB09F5">
      <w:pPr>
        <w:pStyle w:val="afff0"/>
      </w:pPr>
      <w:r w:rsidRPr="00AB09F5">
        <w:t>[17]</w:t>
      </w:r>
      <w:r w:rsidRPr="00AB09F5">
        <w:tab/>
      </w:r>
      <w:r w:rsidRPr="00AB09F5">
        <w:t>李梅</w:t>
      </w:r>
      <w:r w:rsidRPr="00AB09F5">
        <w:t xml:space="preserve">, </w:t>
      </w:r>
      <w:r w:rsidRPr="00AB09F5">
        <w:t>姜展</w:t>
      </w:r>
      <w:r w:rsidRPr="00AB09F5">
        <w:t xml:space="preserve">, </w:t>
      </w:r>
      <w:r w:rsidRPr="00AB09F5">
        <w:t>姜龙飞</w:t>
      </w:r>
      <w:r w:rsidRPr="00AB09F5">
        <w:t xml:space="preserve">, </w:t>
      </w:r>
      <w:r w:rsidRPr="00AB09F5">
        <w:t>等</w:t>
      </w:r>
      <w:r w:rsidRPr="00AB09F5">
        <w:t xml:space="preserve">. </w:t>
      </w:r>
      <w:r w:rsidRPr="00AB09F5">
        <w:t>三维可视化技术在智慧矿山领域的研究进展</w:t>
      </w:r>
      <w:r w:rsidRPr="00AB09F5">
        <w:t xml:space="preserve">[J/OL]. </w:t>
      </w:r>
      <w:r w:rsidRPr="00AB09F5">
        <w:t>煤炭科学技术</w:t>
      </w:r>
      <w:r w:rsidRPr="00AB09F5">
        <w:t>, 2021, 49(2): 153-162. DOI:10.13199/j.cnki.cst.2021.02.019.</w:t>
      </w:r>
    </w:p>
    <w:p w14:paraId="192D315D" w14:textId="77777777" w:rsidR="00AB09F5" w:rsidRPr="00AB09F5" w:rsidRDefault="00AB09F5" w:rsidP="00AB09F5">
      <w:pPr>
        <w:pStyle w:val="afff0"/>
      </w:pPr>
      <w:r w:rsidRPr="00AB09F5">
        <w:t>[18]</w:t>
      </w:r>
      <w:r w:rsidRPr="00AB09F5">
        <w:tab/>
      </w:r>
      <w:r w:rsidRPr="00AB09F5">
        <w:t>易永杰</w:t>
      </w:r>
      <w:r w:rsidRPr="00AB09F5">
        <w:t xml:space="preserve">. </w:t>
      </w:r>
      <w:r w:rsidRPr="00AB09F5">
        <w:t>基于</w:t>
      </w:r>
      <w:r w:rsidRPr="00AB09F5">
        <w:t>WebGL</w:t>
      </w:r>
      <w:r w:rsidRPr="00AB09F5">
        <w:t>技术的高密度电阻率法虚拟仿真测量系统设计</w:t>
      </w:r>
      <w:r w:rsidRPr="00AB09F5">
        <w:t xml:space="preserve">[D/OL]. </w:t>
      </w:r>
      <w:r w:rsidRPr="00AB09F5">
        <w:t>成都理工大学</w:t>
      </w:r>
      <w:r w:rsidRPr="00AB09F5">
        <w:t>, 2024[2025-02-25]. https://doi.org/10.26986/d.cnki.gcdlc.2022.000259. DOI:10.26986/d.cnki.gcdlc.2022.000259.</w:t>
      </w:r>
    </w:p>
    <w:p w14:paraId="75CB7A39" w14:textId="77777777" w:rsidR="00AB09F5" w:rsidRPr="00AB09F5" w:rsidRDefault="00AB09F5" w:rsidP="00AB09F5">
      <w:pPr>
        <w:pStyle w:val="afff0"/>
      </w:pPr>
      <w:r w:rsidRPr="00AB09F5">
        <w:t>[19]</w:t>
      </w:r>
      <w:r w:rsidRPr="00AB09F5">
        <w:tab/>
      </w:r>
      <w:r w:rsidRPr="00AB09F5">
        <w:t>高云成</w:t>
      </w:r>
      <w:r w:rsidRPr="00AB09F5">
        <w:t xml:space="preserve">. </w:t>
      </w:r>
      <w:r w:rsidRPr="00AB09F5">
        <w:t>基于</w:t>
      </w:r>
      <w:r w:rsidRPr="00AB09F5">
        <w:t>Cesium</w:t>
      </w:r>
      <w:r w:rsidRPr="00AB09F5">
        <w:t>的</w:t>
      </w:r>
      <w:proofErr w:type="spellStart"/>
      <w:r w:rsidRPr="00AB09F5">
        <w:t>WebGIS</w:t>
      </w:r>
      <w:proofErr w:type="spellEnd"/>
      <w:r w:rsidRPr="00AB09F5">
        <w:t>三维客户端实现技术研究</w:t>
      </w:r>
      <w:r w:rsidRPr="00AB09F5">
        <w:t xml:space="preserve">[D/OL]. </w:t>
      </w:r>
      <w:r w:rsidRPr="00AB09F5">
        <w:t>西安电子科技大学</w:t>
      </w:r>
      <w:r w:rsidRPr="00AB09F5">
        <w:t>, 2016[2025-02-25]. https://kns.cnki.net/KCMS/detail/detail.aspx?dbcode=CMFD&amp;dbname=CMFD201601&amp;filename=1015429236.nh.</w:t>
      </w:r>
    </w:p>
    <w:p w14:paraId="1A1CDAD0" w14:textId="77777777" w:rsidR="00AB09F5" w:rsidRPr="00AB09F5" w:rsidRDefault="00AB09F5" w:rsidP="00AB09F5">
      <w:pPr>
        <w:pStyle w:val="afff0"/>
      </w:pPr>
      <w:r w:rsidRPr="00AB09F5">
        <w:t>[20]</w:t>
      </w:r>
      <w:r w:rsidRPr="00AB09F5">
        <w:tab/>
      </w:r>
      <w:r w:rsidRPr="00AB09F5">
        <w:t>杨菁</w:t>
      </w:r>
      <w:r w:rsidRPr="00AB09F5">
        <w:t xml:space="preserve">, </w:t>
      </w:r>
      <w:r w:rsidRPr="00AB09F5">
        <w:t>陈冰凌</w:t>
      </w:r>
      <w:r w:rsidRPr="00AB09F5">
        <w:t xml:space="preserve">, </w:t>
      </w:r>
      <w:r w:rsidRPr="00AB09F5">
        <w:t>王文鹏</w:t>
      </w:r>
      <w:r w:rsidRPr="00AB09F5">
        <w:t xml:space="preserve">, </w:t>
      </w:r>
      <w:r w:rsidRPr="00AB09F5">
        <w:t>等</w:t>
      </w:r>
      <w:r w:rsidRPr="00AB09F5">
        <w:t xml:space="preserve">. </w:t>
      </w:r>
      <w:r w:rsidRPr="00AB09F5">
        <w:t>基于</w:t>
      </w:r>
      <w:r w:rsidRPr="00AB09F5">
        <w:t>Cesium</w:t>
      </w:r>
      <w:r w:rsidRPr="00AB09F5">
        <w:t>的三维可视化场景建设及发布技术的研究</w:t>
      </w:r>
      <w:r w:rsidRPr="00AB09F5">
        <w:t xml:space="preserve">[J/OL]. </w:t>
      </w:r>
      <w:r w:rsidRPr="00AB09F5">
        <w:t>测绘通报</w:t>
      </w:r>
      <w:r w:rsidRPr="00AB09F5">
        <w:t>, 2021(S1): 50-53. DOI:10.13474/j.cnki.11-2246.2021.0511.</w:t>
      </w:r>
    </w:p>
    <w:p w14:paraId="60032C03" w14:textId="77777777" w:rsidR="00AB09F5" w:rsidRPr="00AB09F5" w:rsidRDefault="00AB09F5" w:rsidP="00AB09F5">
      <w:pPr>
        <w:pStyle w:val="afff0"/>
      </w:pPr>
      <w:r w:rsidRPr="00AB09F5">
        <w:t>[21]</w:t>
      </w:r>
      <w:r w:rsidRPr="00AB09F5">
        <w:tab/>
      </w:r>
      <w:r w:rsidRPr="00AB09F5">
        <w:t>何朝阳</w:t>
      </w:r>
      <w:r w:rsidRPr="00AB09F5">
        <w:t xml:space="preserve">. </w:t>
      </w:r>
      <w:r w:rsidRPr="00AB09F5">
        <w:t>滑坡实时监测预警系统关键技术及其应用研究</w:t>
      </w:r>
      <w:r w:rsidRPr="00AB09F5">
        <w:t xml:space="preserve">[D/OL]. </w:t>
      </w:r>
      <w:r w:rsidRPr="00AB09F5">
        <w:t>成都理工大学</w:t>
      </w:r>
      <w:r w:rsidRPr="00AB09F5">
        <w:t>, 2021[2025-02-25]. https://doi.org/10.26986/d.cnki.gcdlc.2020.000159. DOI:10.26986/d.cnki.gcdlc.2020.000159.</w:t>
      </w:r>
    </w:p>
    <w:p w14:paraId="74BC4FBF" w14:textId="77777777" w:rsidR="00AB09F5" w:rsidRPr="00AB09F5" w:rsidRDefault="00AB09F5" w:rsidP="00AB09F5">
      <w:pPr>
        <w:pStyle w:val="afff0"/>
      </w:pPr>
      <w:r w:rsidRPr="00AB09F5">
        <w:t>[22]</w:t>
      </w:r>
      <w:r w:rsidRPr="00AB09F5">
        <w:tab/>
        <w:t xml:space="preserve">From digital to mathematical models: a new look at geological and hydrodynamic modeling of oil and gas fields by means of artificial intelligence (Russian) | Oil Industry Journal | </w:t>
      </w:r>
      <w:proofErr w:type="spellStart"/>
      <w:r w:rsidRPr="00AB09F5">
        <w:t>OnePetro</w:t>
      </w:r>
      <w:proofErr w:type="spellEnd"/>
      <w:r w:rsidRPr="00AB09F5">
        <w:t>[EB/OL]. [2025-02-25]. https://onepetro.org/OIJ/article-abstract/2019/12/144/16364/From-digital-to-mathematical-models-a-new-look-at.</w:t>
      </w:r>
    </w:p>
    <w:p w14:paraId="774C385C" w14:textId="77777777" w:rsidR="00AB09F5" w:rsidRPr="00AB09F5" w:rsidRDefault="00AB09F5" w:rsidP="00AB09F5">
      <w:pPr>
        <w:pStyle w:val="afff0"/>
      </w:pPr>
      <w:r w:rsidRPr="00AB09F5">
        <w:t>[23]</w:t>
      </w:r>
      <w:r w:rsidRPr="00AB09F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AB09F5" w:rsidRPr="00AB09F5" w:rsidRDefault="00AB09F5" w:rsidP="00AB09F5">
      <w:pPr>
        <w:pStyle w:val="afff0"/>
      </w:pPr>
      <w:r w:rsidRPr="00AB09F5">
        <w:t>[24]</w:t>
      </w:r>
      <w:r w:rsidRPr="00AB09F5">
        <w:tab/>
      </w:r>
      <w:r w:rsidRPr="00AB09F5">
        <w:t>刘翔宇</w:t>
      </w:r>
      <w:r w:rsidRPr="00AB09F5">
        <w:t xml:space="preserve">. </w:t>
      </w:r>
      <w:r w:rsidRPr="00AB09F5">
        <w:t>基于</w:t>
      </w:r>
      <w:r w:rsidRPr="00AB09F5">
        <w:t>WebGL</w:t>
      </w:r>
      <w:r w:rsidRPr="00AB09F5">
        <w:t>的地下工程三维基础信息平台研制与应用</w:t>
      </w:r>
      <w:r w:rsidRPr="00AB09F5">
        <w:t xml:space="preserve">[D/OL]. </w:t>
      </w:r>
      <w:r w:rsidRPr="00AB09F5">
        <w:t>中国矿业大学</w:t>
      </w:r>
      <w:r w:rsidRPr="00AB09F5">
        <w:t>, 2024[2025-02-25]. https://doi.org/10.27623/d.cnki.gzkyu.2023.002459. DOI:10.27623/d.cnki.gzkyu.2023.002459.</w:t>
      </w:r>
    </w:p>
    <w:p w14:paraId="2721FAA6" w14:textId="77777777" w:rsidR="00AB09F5" w:rsidRPr="00AB09F5" w:rsidRDefault="00AB09F5" w:rsidP="00AB09F5">
      <w:pPr>
        <w:pStyle w:val="afff0"/>
      </w:pPr>
      <w:r w:rsidRPr="00AB09F5">
        <w:t>[25]</w:t>
      </w:r>
      <w:r w:rsidRPr="00AB09F5">
        <w:tab/>
      </w:r>
      <w:r w:rsidRPr="00AB09F5">
        <w:t>吴莉莉</w:t>
      </w:r>
      <w:r w:rsidRPr="00AB09F5">
        <w:t>. Delaunay</w:t>
      </w:r>
      <w:r w:rsidRPr="00AB09F5">
        <w:t>三角剖分的几种算法综述</w:t>
      </w:r>
      <w:r w:rsidRPr="00AB09F5">
        <w:t xml:space="preserve">[J]. </w:t>
      </w:r>
      <w:r w:rsidRPr="00AB09F5">
        <w:t>科技信息</w:t>
      </w:r>
      <w:r w:rsidRPr="00AB09F5">
        <w:t>, 2011(28): 119-120.</w:t>
      </w:r>
    </w:p>
    <w:p w14:paraId="5D997357" w14:textId="77777777" w:rsidR="00AB09F5" w:rsidRPr="00AB09F5" w:rsidRDefault="00AB09F5" w:rsidP="00AB09F5">
      <w:pPr>
        <w:pStyle w:val="afff0"/>
      </w:pPr>
      <w:r w:rsidRPr="00AB09F5">
        <w:t>[26]</w:t>
      </w:r>
      <w:r w:rsidRPr="00AB09F5">
        <w:tab/>
      </w:r>
      <w:r w:rsidRPr="00AB09F5">
        <w:t>刘兴华</w:t>
      </w:r>
      <w:r w:rsidRPr="00AB09F5">
        <w:t xml:space="preserve">. </w:t>
      </w:r>
      <w:r w:rsidRPr="00AB09F5">
        <w:t>带约束三角剖分算法的研究与实现</w:t>
      </w:r>
      <w:r w:rsidRPr="00AB09F5">
        <w:t xml:space="preserve">[D/OL]. </w:t>
      </w:r>
      <w:r w:rsidRPr="00AB09F5">
        <w:t>沈阳工业大学</w:t>
      </w:r>
      <w:r w:rsidRPr="00AB09F5">
        <w:t>, 2010[2025-02-25]. https://kns.cnki.net/KCMS/detail/detail.aspx?dbcode=CMFD&amp;dbname=CMFD2010&amp;filename=2010063833.nh.</w:t>
      </w:r>
    </w:p>
    <w:p w14:paraId="62EAC3EB" w14:textId="77777777" w:rsidR="00AB09F5" w:rsidRPr="00AB09F5" w:rsidRDefault="00AB09F5" w:rsidP="00AB09F5">
      <w:pPr>
        <w:pStyle w:val="afff0"/>
      </w:pPr>
      <w:r w:rsidRPr="00AB09F5">
        <w:t>[27]</w:t>
      </w:r>
      <w:r w:rsidRPr="00AB09F5">
        <w:tab/>
      </w:r>
      <w:r w:rsidRPr="00AB09F5">
        <w:t>杨辉</w:t>
      </w:r>
      <w:r w:rsidRPr="00AB09F5">
        <w:t xml:space="preserve">. </w:t>
      </w:r>
      <w:r w:rsidRPr="00AB09F5">
        <w:t>基于激光点云的隧道开挖面岩体结构识别</w:t>
      </w:r>
      <w:r w:rsidRPr="00AB09F5">
        <w:t xml:space="preserve">[J]. </w:t>
      </w:r>
      <w:r w:rsidRPr="00AB09F5">
        <w:t>科技和产业</w:t>
      </w:r>
      <w:r w:rsidRPr="00AB09F5">
        <w:t>, 2022, 22(5): 362-367.</w:t>
      </w:r>
    </w:p>
    <w:p w14:paraId="636AFD1D" w14:textId="77777777" w:rsidR="00AB09F5" w:rsidRPr="00AB09F5" w:rsidRDefault="00AB09F5" w:rsidP="00AB09F5">
      <w:pPr>
        <w:pStyle w:val="afff0"/>
      </w:pPr>
      <w:r w:rsidRPr="00AB09F5">
        <w:t>[28]</w:t>
      </w:r>
      <w:r w:rsidRPr="00AB09F5">
        <w:tab/>
      </w:r>
      <w:r w:rsidRPr="00AB09F5">
        <w:t>李涛</w:t>
      </w:r>
      <w:r w:rsidRPr="00AB09F5">
        <w:t>. Delaunay</w:t>
      </w:r>
      <w:r w:rsidRPr="00AB09F5">
        <w:t>三角网构建及可视化方法与实现</w:t>
      </w:r>
      <w:r w:rsidRPr="00AB09F5">
        <w:t xml:space="preserve">[D/OL]. </w:t>
      </w:r>
      <w:r w:rsidRPr="00AB09F5">
        <w:t>东华理工大学</w:t>
      </w:r>
      <w:r w:rsidRPr="00AB09F5">
        <w:t>, 2012[2025-02-25]. https://kns.cnki.net/KCMS/detail/detail.aspx?dbcode=CMFD&amp;dbname=CMFD2012&amp;filename=1012030505.nh.</w:t>
      </w:r>
    </w:p>
    <w:p w14:paraId="1A7D2D36" w14:textId="77777777" w:rsidR="00AB09F5" w:rsidRPr="00AB09F5" w:rsidRDefault="00AB09F5" w:rsidP="00AB09F5">
      <w:pPr>
        <w:pStyle w:val="afff0"/>
      </w:pPr>
      <w:r w:rsidRPr="00AB09F5">
        <w:t>[29]</w:t>
      </w:r>
      <w:r w:rsidRPr="00AB09F5">
        <w:tab/>
      </w:r>
      <w:r w:rsidRPr="00AB09F5">
        <w:t>蔡强</w:t>
      </w:r>
      <w:r w:rsidRPr="00AB09F5">
        <w:t xml:space="preserve">, </w:t>
      </w:r>
      <w:r w:rsidRPr="00AB09F5">
        <w:t>李海生</w:t>
      </w:r>
      <w:r w:rsidRPr="00AB09F5">
        <w:t xml:space="preserve">, </w:t>
      </w:r>
      <w:r w:rsidRPr="00AB09F5">
        <w:t>左敏</w:t>
      </w:r>
      <w:r w:rsidRPr="00AB09F5">
        <w:t xml:space="preserve">, </w:t>
      </w:r>
      <w:r w:rsidRPr="00AB09F5">
        <w:t>等</w:t>
      </w:r>
      <w:r w:rsidRPr="00AB09F5">
        <w:t xml:space="preserve">. </w:t>
      </w:r>
      <w:r w:rsidRPr="00AB09F5">
        <w:t>基于</w:t>
      </w:r>
      <w:r w:rsidRPr="00AB09F5">
        <w:t>Delaunay</w:t>
      </w:r>
      <w:r w:rsidRPr="00AB09F5">
        <w:t>三角剖分的复杂地质结构建模</w:t>
      </w:r>
      <w:r w:rsidRPr="00AB09F5">
        <w:t xml:space="preserve">[J]. </w:t>
      </w:r>
      <w:r w:rsidRPr="00AB09F5">
        <w:t>金属矿山</w:t>
      </w:r>
      <w:r w:rsidRPr="00AB09F5">
        <w:t>, 2010(4): 126-130.</w:t>
      </w:r>
    </w:p>
    <w:p w14:paraId="4F3C24C4" w14:textId="77777777" w:rsidR="00AB09F5" w:rsidRPr="00AB09F5" w:rsidRDefault="00AB09F5" w:rsidP="00AB09F5">
      <w:pPr>
        <w:pStyle w:val="afff0"/>
      </w:pPr>
      <w:r w:rsidRPr="00AB09F5">
        <w:t>[30]</w:t>
      </w:r>
      <w:r w:rsidRPr="00AB09F5">
        <w:tab/>
      </w:r>
      <w:r w:rsidRPr="00AB09F5">
        <w:t>何俊</w:t>
      </w:r>
      <w:r w:rsidRPr="00AB09F5">
        <w:t xml:space="preserve">, </w:t>
      </w:r>
      <w:r w:rsidRPr="00AB09F5">
        <w:t>戴浩</w:t>
      </w:r>
      <w:r w:rsidRPr="00AB09F5">
        <w:t xml:space="preserve">, </w:t>
      </w:r>
      <w:r w:rsidRPr="00AB09F5">
        <w:t>谢永强</w:t>
      </w:r>
      <w:r w:rsidRPr="00AB09F5">
        <w:t xml:space="preserve">, </w:t>
      </w:r>
      <w:r w:rsidRPr="00AB09F5">
        <w:t>等</w:t>
      </w:r>
      <w:r w:rsidRPr="00AB09F5">
        <w:t xml:space="preserve">. </w:t>
      </w:r>
      <w:r w:rsidRPr="00AB09F5">
        <w:t>一种改进的快速</w:t>
      </w:r>
      <w:r w:rsidRPr="00AB09F5">
        <w:t>Delaunay</w:t>
      </w:r>
      <w:r w:rsidRPr="00AB09F5">
        <w:t>三角剖分算法</w:t>
      </w:r>
      <w:r w:rsidRPr="00AB09F5">
        <w:t xml:space="preserve">[J]. </w:t>
      </w:r>
      <w:r w:rsidRPr="00AB09F5">
        <w:t>系统仿真学报</w:t>
      </w:r>
      <w:r w:rsidRPr="00AB09F5">
        <w:t>, 2006(11): 3055-3057.</w:t>
      </w:r>
    </w:p>
    <w:p w14:paraId="515B5D3A" w14:textId="77777777" w:rsidR="00AB09F5" w:rsidRPr="00AB09F5" w:rsidRDefault="00AB09F5" w:rsidP="00AB09F5">
      <w:pPr>
        <w:pStyle w:val="afff0"/>
      </w:pPr>
      <w:r w:rsidRPr="00AB09F5">
        <w:lastRenderedPageBreak/>
        <w:t>[31]</w:t>
      </w:r>
      <w:r w:rsidRPr="00AB09F5">
        <w:tab/>
      </w:r>
      <w:r w:rsidRPr="00AB09F5">
        <w:t>高莉</w:t>
      </w:r>
      <w:r w:rsidRPr="00AB09F5">
        <w:t xml:space="preserve">. </w:t>
      </w:r>
      <w:r w:rsidRPr="00AB09F5">
        <w:t>改进的</w:t>
      </w:r>
      <w:r w:rsidRPr="00AB09F5">
        <w:t>Delaunay</w:t>
      </w:r>
      <w:r w:rsidRPr="00AB09F5">
        <w:t>三角剖分算法研究</w:t>
      </w:r>
      <w:r w:rsidRPr="00AB09F5">
        <w:t xml:space="preserve">[D/OL]. </w:t>
      </w:r>
      <w:r w:rsidRPr="00AB09F5">
        <w:t>兰州交通大学</w:t>
      </w:r>
      <w:r w:rsidRPr="00AB09F5">
        <w:t>, 2016[2025-02-25]. https://kns.cnki.net/KCMS/detail/detail.aspx?dbcode=CMFD&amp;dbname=CMFD201601&amp;filename=1015449171.nh.</w:t>
      </w:r>
    </w:p>
    <w:p w14:paraId="391454BC" w14:textId="77777777" w:rsidR="00AB09F5" w:rsidRPr="00AB09F5" w:rsidRDefault="00AB09F5" w:rsidP="00AB09F5">
      <w:pPr>
        <w:pStyle w:val="afff0"/>
      </w:pPr>
      <w:r w:rsidRPr="00AB09F5">
        <w:t>[32]</w:t>
      </w:r>
      <w:r w:rsidRPr="00AB09F5">
        <w:tab/>
        <w:t xml:space="preserve">ROGNANT L, CHASSERY J M, GOZE S, </w:t>
      </w:r>
      <w:r w:rsidRPr="00AB09F5">
        <w:t>等</w:t>
      </w:r>
      <w:r w:rsidRPr="00AB09F5">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AB09F5" w:rsidRPr="00AB09F5" w:rsidRDefault="00AB09F5" w:rsidP="00AB09F5">
      <w:pPr>
        <w:pStyle w:val="afff0"/>
      </w:pPr>
      <w:r w:rsidRPr="00AB09F5">
        <w:t>[33]</w:t>
      </w:r>
      <w:r w:rsidRPr="00AB09F5">
        <w:tab/>
      </w:r>
      <w:r w:rsidRPr="00AB09F5">
        <w:t>顾泽元</w:t>
      </w:r>
      <w:r w:rsidRPr="00AB09F5">
        <w:t xml:space="preserve">, </w:t>
      </w:r>
      <w:r w:rsidRPr="00AB09F5">
        <w:t>周波</w:t>
      </w:r>
      <w:r w:rsidRPr="00AB09F5">
        <w:t xml:space="preserve">, </w:t>
      </w:r>
      <w:r w:rsidRPr="00AB09F5">
        <w:t>王洋</w:t>
      </w:r>
      <w:r w:rsidRPr="00AB09F5">
        <w:t xml:space="preserve">. </w:t>
      </w:r>
      <w:r w:rsidRPr="00AB09F5">
        <w:t>基于增量算法的三角剖分算法</w:t>
      </w:r>
      <w:r w:rsidRPr="00AB09F5">
        <w:t xml:space="preserve">[J]. </w:t>
      </w:r>
      <w:r w:rsidRPr="00AB09F5">
        <w:t>黑龙江科技学院学报</w:t>
      </w:r>
      <w:r w:rsidRPr="00AB09F5">
        <w:t>, 2007(3): 238-242.</w:t>
      </w:r>
    </w:p>
    <w:p w14:paraId="0D9B009E" w14:textId="77777777" w:rsidR="00AB09F5" w:rsidRPr="00AB09F5" w:rsidRDefault="00AB09F5" w:rsidP="00AB09F5">
      <w:pPr>
        <w:pStyle w:val="afff0"/>
      </w:pPr>
      <w:r w:rsidRPr="00AB09F5">
        <w:t>[34]</w:t>
      </w:r>
      <w:r w:rsidRPr="00AB09F5">
        <w:tab/>
      </w:r>
      <w:r w:rsidRPr="00AB09F5">
        <w:t>徐道柱</w:t>
      </w:r>
      <w:r w:rsidRPr="00AB09F5">
        <w:t xml:space="preserve">, </w:t>
      </w:r>
      <w:r w:rsidRPr="00AB09F5">
        <w:t>刘海砚</w:t>
      </w:r>
      <w:r w:rsidRPr="00AB09F5">
        <w:t xml:space="preserve">. </w:t>
      </w:r>
      <w:r w:rsidRPr="00AB09F5">
        <w:t>大量约束边条件下</w:t>
      </w:r>
      <w:r w:rsidRPr="00AB09F5">
        <w:t>Delaunay</w:t>
      </w:r>
      <w:r w:rsidRPr="00AB09F5">
        <w:t>三角网的快速生成</w:t>
      </w:r>
      <w:r w:rsidRPr="00AB09F5">
        <w:t xml:space="preserve">[J/OL]. </w:t>
      </w:r>
      <w:r w:rsidRPr="00AB09F5">
        <w:t>测绘工程</w:t>
      </w:r>
      <w:r w:rsidRPr="00AB09F5">
        <w:t>, 2007(3): 6-10. DOI:10.19349/j.cnki.issn1006-7949.2007.03.002.</w:t>
      </w:r>
    </w:p>
    <w:p w14:paraId="0E735962" w14:textId="77777777" w:rsidR="00AB09F5" w:rsidRPr="00AB09F5" w:rsidRDefault="00AB09F5" w:rsidP="00AB09F5">
      <w:pPr>
        <w:pStyle w:val="afff0"/>
      </w:pPr>
      <w:r w:rsidRPr="00AB09F5">
        <w:t>[35]</w:t>
      </w:r>
      <w:r w:rsidRPr="00AB09F5">
        <w:tab/>
      </w:r>
      <w:r w:rsidRPr="00AB09F5">
        <w:t>李丽</w:t>
      </w:r>
      <w:r w:rsidRPr="00AB09F5">
        <w:t xml:space="preserve">. </w:t>
      </w:r>
      <w:r w:rsidRPr="00AB09F5">
        <w:t>三维空间</w:t>
      </w:r>
      <w:r w:rsidRPr="00AB09F5">
        <w:t>Delaunay</w:t>
      </w:r>
      <w:r w:rsidRPr="00AB09F5">
        <w:t>三角剖分算法的研究及应用</w:t>
      </w:r>
      <w:r w:rsidRPr="00AB09F5">
        <w:t xml:space="preserve">[D/OL]. </w:t>
      </w:r>
      <w:r w:rsidRPr="00AB09F5">
        <w:t>大连海事大学</w:t>
      </w:r>
      <w:r w:rsidRPr="00AB09F5">
        <w:t>, 2011[2025-02-25]. https://kns.cnki.net/KCMS/detail/detail.aspx?dbcode=CMFD&amp;dbname=CMFD2011&amp;filename=2010098465.nh.</w:t>
      </w:r>
    </w:p>
    <w:p w14:paraId="7A38CFFA" w14:textId="77777777" w:rsidR="00AB09F5" w:rsidRPr="00AB09F5" w:rsidRDefault="00AB09F5" w:rsidP="00AB09F5">
      <w:pPr>
        <w:pStyle w:val="afff0"/>
      </w:pPr>
      <w:r w:rsidRPr="00AB09F5">
        <w:t>[36]</w:t>
      </w:r>
      <w:r w:rsidRPr="00AB09F5">
        <w:tab/>
      </w:r>
      <w:r w:rsidRPr="00AB09F5">
        <w:t>徐永安</w:t>
      </w:r>
      <w:r w:rsidRPr="00AB09F5">
        <w:t>,</w:t>
      </w:r>
      <w:r w:rsidRPr="00AB09F5">
        <w:t>杨钦</w:t>
      </w:r>
      <w:r w:rsidRPr="00AB09F5">
        <w:t>,</w:t>
      </w:r>
      <w:r w:rsidRPr="00AB09F5">
        <w:t>吴壮志</w:t>
      </w:r>
      <w:r w:rsidRPr="00AB09F5">
        <w:t>,</w:t>
      </w:r>
      <w:r w:rsidRPr="00AB09F5">
        <w:t>陈其明</w:t>
      </w:r>
      <w:r w:rsidRPr="00AB09F5">
        <w:t>,</w:t>
      </w:r>
      <w:r w:rsidRPr="00AB09F5">
        <w:t>谭建荣</w:t>
      </w:r>
      <w:r w:rsidRPr="00AB09F5">
        <w:t xml:space="preserve">. </w:t>
      </w:r>
      <w:r w:rsidRPr="00AB09F5">
        <w:t>三维约束</w:t>
      </w:r>
      <w:r w:rsidRPr="00AB09F5">
        <w:t>Delaunay</w:t>
      </w:r>
      <w:r w:rsidRPr="00AB09F5">
        <w:t>三角化的实现</w:t>
      </w:r>
      <w:r w:rsidRPr="00AB09F5">
        <w:t xml:space="preserve">[J/OL]. </w:t>
      </w:r>
      <w:r w:rsidRPr="00AB09F5">
        <w:t>软件学报</w:t>
      </w:r>
      <w:r w:rsidRPr="00AB09F5">
        <w:t>, 2001(1): 103-110. DOI:10.13328/j.cnki.jos.2001.01.013.</w:t>
      </w:r>
    </w:p>
    <w:p w14:paraId="708F9FAE" w14:textId="77777777" w:rsidR="00AB09F5" w:rsidRPr="00AB09F5" w:rsidRDefault="00AB09F5" w:rsidP="00AB09F5">
      <w:pPr>
        <w:pStyle w:val="afff0"/>
      </w:pPr>
      <w:r w:rsidRPr="00AB09F5">
        <w:t>[37]</w:t>
      </w:r>
      <w:r w:rsidRPr="00AB09F5">
        <w:tab/>
      </w:r>
      <w:r w:rsidRPr="00AB09F5">
        <w:t>陈学工</w:t>
      </w:r>
      <w:r w:rsidRPr="00AB09F5">
        <w:t xml:space="preserve">, </w:t>
      </w:r>
      <w:r w:rsidRPr="00AB09F5">
        <w:t>黄晶晶</w:t>
      </w:r>
      <w:r w:rsidRPr="00AB09F5">
        <w:t>. Delaunay</w:t>
      </w:r>
      <w:r w:rsidRPr="00AB09F5">
        <w:t>三角网剖分中的约束边嵌入算法</w:t>
      </w:r>
      <w:r w:rsidRPr="00AB09F5">
        <w:t xml:space="preserve">[J]. </w:t>
      </w:r>
      <w:r w:rsidRPr="00AB09F5">
        <w:t>计算机工程</w:t>
      </w:r>
      <w:r w:rsidRPr="00AB09F5">
        <w:t>, 2007(16): 56-58.</w:t>
      </w:r>
    </w:p>
    <w:p w14:paraId="50EDCBC6" w14:textId="77777777" w:rsidR="00AB09F5" w:rsidRPr="00AB09F5" w:rsidRDefault="00AB09F5" w:rsidP="00AB09F5">
      <w:pPr>
        <w:pStyle w:val="afff0"/>
      </w:pPr>
      <w:r w:rsidRPr="00AB09F5">
        <w:t>[38]</w:t>
      </w:r>
      <w:r w:rsidRPr="00AB09F5">
        <w:tab/>
      </w:r>
      <w:r w:rsidRPr="00AB09F5">
        <w:t>武强</w:t>
      </w:r>
      <w:r w:rsidRPr="00AB09F5">
        <w:t>,</w:t>
      </w:r>
      <w:r w:rsidRPr="00AB09F5">
        <w:t>徐华</w:t>
      </w:r>
      <w:r w:rsidRPr="00AB09F5">
        <w:t xml:space="preserve">. </w:t>
      </w:r>
      <w:r w:rsidRPr="00AB09F5">
        <w:t>三维地质建模与可视化方法研究</w:t>
      </w:r>
      <w:r w:rsidRPr="00AB09F5">
        <w:t xml:space="preserve">[J]. </w:t>
      </w:r>
      <w:r w:rsidRPr="00AB09F5">
        <w:t>中国科学</w:t>
      </w:r>
      <w:r w:rsidRPr="00AB09F5">
        <w:t>(D</w:t>
      </w:r>
      <w:r w:rsidRPr="00AB09F5">
        <w:t>辑</w:t>
      </w:r>
      <w:r w:rsidRPr="00AB09F5">
        <w:t>:</w:t>
      </w:r>
      <w:r w:rsidRPr="00AB09F5">
        <w:t>地球科学</w:t>
      </w:r>
      <w:r w:rsidRPr="00AB09F5">
        <w:t>), 2004(1): 54-60.</w:t>
      </w:r>
    </w:p>
    <w:p w14:paraId="4DAF449E" w14:textId="77777777" w:rsidR="00AB09F5" w:rsidRPr="00AB09F5" w:rsidRDefault="00AB09F5" w:rsidP="00AB09F5">
      <w:pPr>
        <w:pStyle w:val="afff0"/>
      </w:pPr>
      <w:r w:rsidRPr="00AB09F5">
        <w:t>[39]</w:t>
      </w:r>
      <w:r w:rsidRPr="00AB09F5">
        <w:tab/>
      </w:r>
      <w:r w:rsidRPr="00AB09F5">
        <w:t>潘懋</w:t>
      </w:r>
      <w:r w:rsidRPr="00AB09F5">
        <w:t xml:space="preserve">, </w:t>
      </w:r>
      <w:r w:rsidRPr="00AB09F5">
        <w:t>方裕</w:t>
      </w:r>
      <w:r w:rsidRPr="00AB09F5">
        <w:t xml:space="preserve">, </w:t>
      </w:r>
      <w:r w:rsidRPr="00AB09F5">
        <w:t>屈红刚</w:t>
      </w:r>
      <w:r w:rsidRPr="00AB09F5">
        <w:t xml:space="preserve">. </w:t>
      </w:r>
      <w:r w:rsidRPr="00AB09F5">
        <w:t>三维地质建模若干基本问题探讨</w:t>
      </w:r>
      <w:r w:rsidRPr="00AB09F5">
        <w:t xml:space="preserve">[J]. </w:t>
      </w:r>
      <w:r w:rsidRPr="00AB09F5">
        <w:t>地理与地理信息科学</w:t>
      </w:r>
      <w:r w:rsidRPr="00AB09F5">
        <w:t>, 2007(3): 1-5.</w:t>
      </w:r>
    </w:p>
    <w:p w14:paraId="57E84B7F" w14:textId="77777777" w:rsidR="00AB09F5" w:rsidRPr="00AB09F5" w:rsidRDefault="00AB09F5" w:rsidP="00AB09F5">
      <w:pPr>
        <w:pStyle w:val="afff0"/>
      </w:pPr>
      <w:r w:rsidRPr="00AB09F5">
        <w:t>[40]</w:t>
      </w:r>
      <w:r w:rsidRPr="00AB09F5">
        <w:tab/>
      </w:r>
      <w:r w:rsidRPr="00AB09F5">
        <w:t>刘振平</w:t>
      </w:r>
      <w:r w:rsidRPr="00AB09F5">
        <w:t xml:space="preserve">. </w:t>
      </w:r>
      <w:r w:rsidRPr="00AB09F5">
        <w:t>工程地质三维建模与计算的可视化方法研究</w:t>
      </w:r>
      <w:r w:rsidRPr="00AB09F5">
        <w:t xml:space="preserve">[D/OL]. </w:t>
      </w:r>
      <w:r w:rsidRPr="00AB09F5">
        <w:t>中国科学院研究生院（武汉岩土力学研究所）</w:t>
      </w:r>
      <w:r w:rsidRPr="00AB09F5">
        <w:t>, 2010[2025-02-25]. https://kns.cnki.net/KCMS/detail/detail.aspx?dbcode=CDFD&amp;dbname=CDFD0911&amp;filename=2010238553.nh.</w:t>
      </w:r>
    </w:p>
    <w:p w14:paraId="05A528C6" w14:textId="77777777" w:rsidR="00AB09F5" w:rsidRPr="00AB09F5" w:rsidRDefault="00AB09F5" w:rsidP="00AB09F5">
      <w:pPr>
        <w:pStyle w:val="afff0"/>
      </w:pPr>
      <w:r w:rsidRPr="00AB09F5">
        <w:t>[41]</w:t>
      </w:r>
      <w:r w:rsidRPr="00AB09F5">
        <w:tab/>
      </w:r>
      <w:r w:rsidRPr="00AB09F5">
        <w:t>吴慧欣</w:t>
      </w:r>
      <w:r w:rsidRPr="00AB09F5">
        <w:t xml:space="preserve">. </w:t>
      </w:r>
      <w:r w:rsidRPr="00AB09F5">
        <w:t>三维</w:t>
      </w:r>
      <w:r w:rsidRPr="00AB09F5">
        <w:t>GIS</w:t>
      </w:r>
      <w:r w:rsidRPr="00AB09F5">
        <w:t>空间数据模型及可视化技术研究</w:t>
      </w:r>
      <w:r w:rsidRPr="00AB09F5">
        <w:t xml:space="preserve">[D/OL]. </w:t>
      </w:r>
      <w:r w:rsidRPr="00AB09F5">
        <w:t>西北工业大学</w:t>
      </w:r>
      <w:r w:rsidRPr="00AB09F5">
        <w:t>, 2008[2025-02-25]. https://kns.cnki.net/KCMS/detail/detail.aspx?dbcode=CDFD&amp;dbname=CDFD9908&amp;filename=2007214255.nh.</w:t>
      </w:r>
    </w:p>
    <w:p w14:paraId="2C19DB0B" w14:textId="77777777" w:rsidR="00AB09F5" w:rsidRPr="00AB09F5" w:rsidRDefault="00AB09F5" w:rsidP="00AB09F5">
      <w:pPr>
        <w:pStyle w:val="afff0"/>
      </w:pPr>
      <w:r w:rsidRPr="00AB09F5">
        <w:t>[42]</w:t>
      </w:r>
      <w:r w:rsidRPr="00AB09F5">
        <w:tab/>
        <w:t>WU Q, XU H, ZOU X. An effective method for 3D geological modeling with multi-source data integration[J/OL]. Computers &amp; Geosciences, 2005, 31(1): 35-43. DOI:10.1016/j.cageo.2004.09.005.</w:t>
      </w:r>
    </w:p>
    <w:p w14:paraId="76F507CA" w14:textId="77777777" w:rsidR="00AB09F5" w:rsidRPr="00AB09F5" w:rsidRDefault="00AB09F5" w:rsidP="00AB09F5">
      <w:pPr>
        <w:pStyle w:val="afff0"/>
      </w:pPr>
      <w:r w:rsidRPr="00AB09F5">
        <w:t>[43]</w:t>
      </w:r>
      <w:r w:rsidRPr="00AB09F5">
        <w:tab/>
        <w:t>LIU S, FENG Y, WANG X, et al. Cross-Platform Drilling 3D Visualization System Based on WebGL[J/OL]. Mathematical Problems in Engineering, 2021, 2021(1): 5516278. DOI:10.1155/2021/5516278.</w:t>
      </w:r>
    </w:p>
    <w:p w14:paraId="3138C592" w14:textId="77777777" w:rsidR="00AB09F5" w:rsidRPr="00AB09F5" w:rsidRDefault="00AB09F5" w:rsidP="00AB09F5">
      <w:pPr>
        <w:pStyle w:val="afff0"/>
      </w:pPr>
      <w:r w:rsidRPr="00AB09F5">
        <w:t>[44]</w:t>
      </w:r>
      <w:r w:rsidRPr="00AB09F5">
        <w:tab/>
      </w:r>
      <w:r w:rsidRPr="00AB09F5">
        <w:t>基于钻孔的三维地质模型快速构建及更新</w:t>
      </w:r>
      <w:r w:rsidRPr="00AB09F5">
        <w:t xml:space="preserve"> - </w:t>
      </w:r>
      <w:r w:rsidRPr="00AB09F5">
        <w:t>中国知网</w:t>
      </w:r>
      <w:r w:rsidRPr="00AB09F5">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AB09F5" w:rsidRPr="00AB09F5" w:rsidRDefault="00AB09F5" w:rsidP="00AB09F5">
      <w:pPr>
        <w:pStyle w:val="afff0"/>
      </w:pPr>
      <w:r w:rsidRPr="00AB09F5">
        <w:lastRenderedPageBreak/>
        <w:t>[45]</w:t>
      </w:r>
      <w:r w:rsidRPr="00AB09F5">
        <w:tab/>
      </w:r>
      <w:r w:rsidRPr="00AB09F5">
        <w:t>张渭军</w:t>
      </w:r>
      <w:r w:rsidRPr="00AB09F5">
        <w:t xml:space="preserve">, </w:t>
      </w:r>
      <w:r w:rsidRPr="00AB09F5">
        <w:t>王文科</w:t>
      </w:r>
      <w:r w:rsidRPr="00AB09F5">
        <w:t xml:space="preserve">. </w:t>
      </w:r>
      <w:r w:rsidRPr="00AB09F5">
        <w:t>基于钻孔数据的地层三维建模与可视化研究</w:t>
      </w:r>
      <w:r w:rsidRPr="00AB09F5">
        <w:t xml:space="preserve">[J/OL]. </w:t>
      </w:r>
      <w:r w:rsidRPr="00AB09F5">
        <w:t>大地构造与成矿学</w:t>
      </w:r>
      <w:r w:rsidRPr="00AB09F5">
        <w:t>, 2006(1): 108-113. DOI:10.16539/j.ddgzyckx.2006.01.013.</w:t>
      </w:r>
    </w:p>
    <w:p w14:paraId="28EA42B9" w14:textId="77777777" w:rsidR="00AB09F5" w:rsidRPr="00AB09F5" w:rsidRDefault="00AB09F5" w:rsidP="00AB09F5">
      <w:pPr>
        <w:pStyle w:val="afff0"/>
      </w:pPr>
      <w:r w:rsidRPr="00AB09F5">
        <w:t>[46]</w:t>
      </w:r>
      <w:r w:rsidRPr="00AB09F5">
        <w:tab/>
      </w:r>
      <w:r w:rsidRPr="00AB09F5">
        <w:t>向中林</w:t>
      </w:r>
      <w:r w:rsidRPr="00AB09F5">
        <w:t xml:space="preserve">, </w:t>
      </w:r>
      <w:r w:rsidRPr="00AB09F5">
        <w:t>王妍</w:t>
      </w:r>
      <w:r w:rsidRPr="00AB09F5">
        <w:t xml:space="preserve">, </w:t>
      </w:r>
      <w:r w:rsidRPr="00AB09F5">
        <w:t>王润怀</w:t>
      </w:r>
      <w:r w:rsidRPr="00AB09F5">
        <w:t xml:space="preserve">, </w:t>
      </w:r>
      <w:r w:rsidRPr="00AB09F5">
        <w:t>等</w:t>
      </w:r>
      <w:r w:rsidRPr="00AB09F5">
        <w:t xml:space="preserve">. </w:t>
      </w:r>
      <w:r w:rsidRPr="00AB09F5">
        <w:t>基于钻孔数据的矿山三维地质建模及可视化过程研究</w:t>
      </w:r>
      <w:r w:rsidRPr="00AB09F5">
        <w:t xml:space="preserve">[J]. </w:t>
      </w:r>
      <w:r w:rsidRPr="00AB09F5">
        <w:t>地质与勘探</w:t>
      </w:r>
      <w:r w:rsidRPr="00AB09F5">
        <w:t>, 2009, 45(1): 75-81.</w:t>
      </w:r>
    </w:p>
    <w:p w14:paraId="3E0E70B9" w14:textId="77777777" w:rsidR="00AB09F5" w:rsidRPr="00AB09F5" w:rsidRDefault="00AB09F5" w:rsidP="00AB09F5">
      <w:pPr>
        <w:pStyle w:val="afff0"/>
      </w:pPr>
      <w:r w:rsidRPr="00AB09F5">
        <w:t>[47]</w:t>
      </w:r>
      <w:r w:rsidRPr="00AB09F5">
        <w:tab/>
      </w:r>
      <w:r w:rsidRPr="00AB09F5">
        <w:t>刘振平</w:t>
      </w:r>
      <w:r w:rsidRPr="00AB09F5">
        <w:t xml:space="preserve">, </w:t>
      </w:r>
      <w:r w:rsidRPr="00AB09F5">
        <w:t>贺怀建</w:t>
      </w:r>
      <w:r w:rsidRPr="00AB09F5">
        <w:t xml:space="preserve">, </w:t>
      </w:r>
      <w:r w:rsidRPr="00AB09F5">
        <w:t>朱发华</w:t>
      </w:r>
      <w:r w:rsidRPr="00AB09F5">
        <w:t xml:space="preserve">. </w:t>
      </w:r>
      <w:r w:rsidRPr="00AB09F5">
        <w:t>基于钻孔数据的三维可视化快速建模技术的研究</w:t>
      </w:r>
      <w:r w:rsidRPr="00AB09F5">
        <w:t xml:space="preserve">[J/OL]. </w:t>
      </w:r>
      <w:r w:rsidRPr="00AB09F5">
        <w:t>岩土力学</w:t>
      </w:r>
      <w:r w:rsidRPr="00AB09F5">
        <w:t>, 2009, 30(S1): 260-266. DOI:10.16285/j.rsm.2009.s1.059.</w:t>
      </w:r>
    </w:p>
    <w:p w14:paraId="4B0747EB" w14:textId="77777777" w:rsidR="00AB09F5" w:rsidRPr="00AB09F5" w:rsidRDefault="00AB09F5" w:rsidP="00AB09F5">
      <w:pPr>
        <w:pStyle w:val="afff0"/>
      </w:pPr>
      <w:r w:rsidRPr="00AB09F5">
        <w:t>[48]</w:t>
      </w:r>
      <w:r w:rsidRPr="00AB09F5">
        <w:tab/>
        <w:t xml:space="preserve">DE CARVALHO MATOSINHOS I. </w:t>
      </w:r>
      <w:proofErr w:type="spellStart"/>
      <w:r w:rsidRPr="00AB09F5">
        <w:t>Intégration</w:t>
      </w:r>
      <w:proofErr w:type="spellEnd"/>
      <w:r w:rsidRPr="00AB09F5">
        <w:t xml:space="preserve"> de la 3D sur un site Web grâce à WebGL[J/OL]. 2019[2025-02-25]. https://folia.unifr.ch/global/documents/314791.</w:t>
      </w:r>
    </w:p>
    <w:p w14:paraId="715ECC9F" w14:textId="77777777" w:rsidR="00AB09F5" w:rsidRPr="00AB09F5" w:rsidRDefault="00AB09F5" w:rsidP="00AB09F5">
      <w:pPr>
        <w:pStyle w:val="afff0"/>
      </w:pPr>
      <w:r w:rsidRPr="00AB09F5">
        <w:t>[49]</w:t>
      </w:r>
      <w:r w:rsidRPr="00AB09F5">
        <w:tab/>
        <w:t xml:space="preserve">DELILLO B P. </w:t>
      </w:r>
      <w:proofErr w:type="spellStart"/>
      <w:r w:rsidRPr="00AB09F5">
        <w:t>WebGLU</w:t>
      </w:r>
      <w:proofErr w:type="spellEnd"/>
      <w:r w:rsidRPr="00AB09F5">
        <w:t xml:space="preserve"> development library for WebGL[C/OL]//ACM SIGGRAPH 2010 Posters. New York, NY, USA: Association for Computing Machinery, 2010: 1[2025-02-24]. https://doi.org/10.1145/1836845.1836989. DOI:10.1145/1836845.1836989.</w:t>
      </w:r>
    </w:p>
    <w:p w14:paraId="5CDCF030" w14:textId="77777777" w:rsidR="00AB09F5" w:rsidRPr="00AB09F5" w:rsidRDefault="00AB09F5" w:rsidP="00AB09F5">
      <w:pPr>
        <w:pStyle w:val="afff0"/>
      </w:pPr>
      <w:r w:rsidRPr="00AB09F5">
        <w:t>[50]</w:t>
      </w:r>
      <w:r w:rsidRPr="00AB09F5">
        <w:tab/>
        <w:t xml:space="preserve">Flexible and Accessible 4D Subsurface Visualization Using a Web-Based Platform | U.S. Rock Mechanics/Geomechanics Symposium | </w:t>
      </w:r>
      <w:proofErr w:type="spellStart"/>
      <w:r w:rsidRPr="00AB09F5">
        <w:t>OnePetro</w:t>
      </w:r>
      <w:proofErr w:type="spellEnd"/>
      <w:r w:rsidRPr="00AB09F5">
        <w:t>[EB/OL]. [2025-02-25]. https://onepetro.org/ARMAUSRMS/proceedings-abstract/ARMA22/All-ARMA22/510580.</w:t>
      </w:r>
    </w:p>
    <w:p w14:paraId="22F74804" w14:textId="77777777" w:rsidR="00AB09F5" w:rsidRPr="00AB09F5" w:rsidRDefault="00AB09F5" w:rsidP="00AB09F5">
      <w:pPr>
        <w:pStyle w:val="afff0"/>
      </w:pPr>
      <w:r w:rsidRPr="00AB09F5">
        <w:t>[51]</w:t>
      </w:r>
      <w:r w:rsidRPr="00AB09F5">
        <w:tab/>
      </w:r>
      <w:r w:rsidRPr="00AB09F5">
        <w:t>田宜平</w:t>
      </w:r>
      <w:r w:rsidRPr="00AB09F5">
        <w:t xml:space="preserve">, </w:t>
      </w:r>
      <w:r w:rsidRPr="00AB09F5">
        <w:t>吴冲龙</w:t>
      </w:r>
      <w:r w:rsidRPr="00AB09F5">
        <w:t xml:space="preserve">, </w:t>
      </w:r>
      <w:r w:rsidRPr="00AB09F5">
        <w:t>翁正平</w:t>
      </w:r>
      <w:r w:rsidRPr="00AB09F5">
        <w:t xml:space="preserve">, </w:t>
      </w:r>
      <w:r w:rsidRPr="00AB09F5">
        <w:t>等</w:t>
      </w:r>
      <w:r w:rsidRPr="00AB09F5">
        <w:t xml:space="preserve">. </w:t>
      </w:r>
      <w:r w:rsidRPr="00AB09F5">
        <w:t>地质大数据可视化关键技术探讨</w:t>
      </w:r>
      <w:r w:rsidRPr="00AB09F5">
        <w:t xml:space="preserve">[J/OL]. </w:t>
      </w:r>
      <w:r w:rsidRPr="00AB09F5">
        <w:t>地质科技通报</w:t>
      </w:r>
      <w:r w:rsidRPr="00AB09F5">
        <w:t>, 2020, 39(4): 29-36. DOI:10.19509/j.cnki.dzkq.2020.0404.</w:t>
      </w:r>
    </w:p>
    <w:p w14:paraId="03928E7C" w14:textId="77777777" w:rsidR="00AB09F5" w:rsidRPr="00AB09F5" w:rsidRDefault="00AB09F5" w:rsidP="00AB09F5">
      <w:pPr>
        <w:pStyle w:val="afff0"/>
      </w:pPr>
      <w:r w:rsidRPr="00AB09F5">
        <w:t>[52]</w:t>
      </w:r>
      <w:r w:rsidRPr="00AB09F5">
        <w:tab/>
      </w:r>
      <w:r w:rsidRPr="00AB09F5">
        <w:t>张华</w:t>
      </w:r>
      <w:r w:rsidRPr="00AB09F5">
        <w:t xml:space="preserve">. </w:t>
      </w:r>
      <w:r w:rsidRPr="00AB09F5">
        <w:t>基于</w:t>
      </w:r>
      <w:r w:rsidRPr="00AB09F5">
        <w:t>Android</w:t>
      </w:r>
      <w:r w:rsidRPr="00AB09F5">
        <w:t>和</w:t>
      </w:r>
      <w:r w:rsidRPr="00AB09F5">
        <w:t>Web</w:t>
      </w:r>
      <w:r w:rsidRPr="00AB09F5">
        <w:t>的野外地质数据共享及可视化系统的设计与实现</w:t>
      </w:r>
      <w:r w:rsidRPr="00AB09F5">
        <w:t xml:space="preserve">[D/OL]. </w:t>
      </w:r>
      <w:r w:rsidRPr="00AB09F5">
        <w:t>浙江大学</w:t>
      </w:r>
      <w:r w:rsidRPr="00AB09F5">
        <w:t>, 2020[2025-02-25]. https://doi.org/10.27461/d.cnki.gzjdx.2019.000625. DOI:10.27461/d.cnki.gzjdx.2019.000625.</w:t>
      </w:r>
    </w:p>
    <w:p w14:paraId="2870D409" w14:textId="77777777" w:rsidR="00AB09F5" w:rsidRPr="00AB09F5" w:rsidRDefault="00AB09F5" w:rsidP="00AB09F5">
      <w:pPr>
        <w:pStyle w:val="afff0"/>
      </w:pPr>
      <w:r w:rsidRPr="00AB09F5">
        <w:t>[53]</w:t>
      </w:r>
      <w:r w:rsidRPr="00AB09F5">
        <w:tab/>
      </w:r>
      <w:r w:rsidRPr="00AB09F5">
        <w:t>文娇</w:t>
      </w:r>
      <w:r w:rsidRPr="00AB09F5">
        <w:t xml:space="preserve">, </w:t>
      </w:r>
      <w:r w:rsidRPr="00AB09F5">
        <w:t>易桃民</w:t>
      </w:r>
      <w:r w:rsidRPr="00AB09F5">
        <w:t xml:space="preserve">, </w:t>
      </w:r>
      <w:r w:rsidRPr="00AB09F5">
        <w:t>张琪</w:t>
      </w:r>
      <w:r w:rsidRPr="00AB09F5">
        <w:t xml:space="preserve">. </w:t>
      </w:r>
      <w:r w:rsidRPr="00AB09F5">
        <w:t>基于</w:t>
      </w:r>
      <w:proofErr w:type="spellStart"/>
      <w:r w:rsidRPr="00AB09F5">
        <w:t>ThreeJS</w:t>
      </w:r>
      <w:proofErr w:type="spellEnd"/>
      <w:r w:rsidRPr="00AB09F5">
        <w:t>的</w:t>
      </w:r>
      <w:r w:rsidRPr="00AB09F5">
        <w:t>3D</w:t>
      </w:r>
      <w:r w:rsidRPr="00AB09F5">
        <w:t>技术在</w:t>
      </w:r>
      <w:r w:rsidRPr="00AB09F5">
        <w:t>H5</w:t>
      </w:r>
      <w:r w:rsidRPr="00AB09F5">
        <w:t>应用中的实践</w:t>
      </w:r>
      <w:r w:rsidRPr="00AB09F5">
        <w:t>[C/OL]//</w:t>
      </w:r>
      <w:r w:rsidRPr="00AB09F5">
        <w:t>中国新闻技术工作者联合会</w:t>
      </w:r>
      <w:r w:rsidRPr="00AB09F5">
        <w:t>2023</w:t>
      </w:r>
      <w:r w:rsidRPr="00AB09F5">
        <w:t>年学术年会论文集</w:t>
      </w:r>
      <w:r w:rsidRPr="00AB09F5">
        <w:t xml:space="preserve">. </w:t>
      </w:r>
      <w:r w:rsidRPr="00AB09F5">
        <w:t>中国海南海口</w:t>
      </w:r>
      <w:r w:rsidRPr="00AB09F5">
        <w:t>, 2023: 97-99[2025-02-25]. https://doi.org/10.26914/c.cnkihy.2023.105750. DOI:10.26914/c.cnkihy.2023.105750.</w:t>
      </w:r>
    </w:p>
    <w:p w14:paraId="0B831E76" w14:textId="77777777" w:rsidR="00AB09F5" w:rsidRPr="00AB09F5" w:rsidRDefault="00AB09F5" w:rsidP="00AB09F5">
      <w:pPr>
        <w:pStyle w:val="afff0"/>
      </w:pPr>
      <w:r w:rsidRPr="00AB09F5">
        <w:t>[54]</w:t>
      </w:r>
      <w:r w:rsidRPr="00AB09F5">
        <w:tab/>
        <w:t xml:space="preserve">WANG Y, LI Y, TAN Y, et al. </w:t>
      </w:r>
      <w:proofErr w:type="gramStart"/>
      <w:r w:rsidRPr="00AB09F5">
        <w:t>Large Scale</w:t>
      </w:r>
      <w:proofErr w:type="gramEnd"/>
      <w:r w:rsidRPr="00AB09F5">
        <w:t xml:space="preserv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AB09F5" w:rsidRPr="00AB09F5" w:rsidRDefault="00AB09F5" w:rsidP="00AB09F5">
      <w:pPr>
        <w:pStyle w:val="afff0"/>
      </w:pPr>
      <w:r w:rsidRPr="00AB09F5">
        <w:t>[55]</w:t>
      </w:r>
      <w:r w:rsidRPr="00AB09F5">
        <w:tab/>
        <w:t>ZHANG C, JIANG P, CHEN Y, et al. Design and Development of 3D Visualization Platform for Data Fusion in Mining Process[J/OL]. Highlights in Science, Engineering and Technology, 2025, 127: 92-101. DOI:10.54097/8fwgb359.</w:t>
      </w:r>
    </w:p>
    <w:p w14:paraId="30F067D5" w14:textId="77777777" w:rsidR="00AB09F5" w:rsidRPr="00AB09F5" w:rsidRDefault="00AB09F5" w:rsidP="00AB09F5">
      <w:pPr>
        <w:pStyle w:val="afff0"/>
      </w:pPr>
      <w:r w:rsidRPr="00AB09F5">
        <w:t>[56]</w:t>
      </w:r>
      <w:r w:rsidRPr="00AB09F5">
        <w:tab/>
      </w:r>
      <w:r w:rsidRPr="00AB09F5">
        <w:t>刘安安</w:t>
      </w:r>
      <w:r w:rsidRPr="00AB09F5">
        <w:t xml:space="preserve">. </w:t>
      </w:r>
      <w:r w:rsidRPr="00AB09F5">
        <w:t>地质实验测试技术在地质找矿中的应用分析</w:t>
      </w:r>
      <w:r w:rsidRPr="00AB09F5">
        <w:t xml:space="preserve">[J]. </w:t>
      </w:r>
      <w:r w:rsidRPr="00AB09F5">
        <w:t>世界有色金属</w:t>
      </w:r>
      <w:r w:rsidRPr="00AB09F5">
        <w:t>, 2024(11): 109-111.</w:t>
      </w:r>
    </w:p>
    <w:p w14:paraId="11CC1C71" w14:textId="77777777" w:rsidR="00AB09F5" w:rsidRPr="00AB09F5" w:rsidRDefault="00AB09F5" w:rsidP="00AB09F5">
      <w:pPr>
        <w:pStyle w:val="afff0"/>
      </w:pPr>
      <w:r w:rsidRPr="00AB09F5">
        <w:t>[57]</w:t>
      </w:r>
      <w:r w:rsidRPr="00AB09F5">
        <w:tab/>
      </w:r>
      <w:r w:rsidRPr="00AB09F5">
        <w:t>李玺</w:t>
      </w:r>
      <w:r w:rsidRPr="00AB09F5">
        <w:t xml:space="preserve">, </w:t>
      </w:r>
      <w:r w:rsidRPr="00AB09F5">
        <w:t>王文豪</w:t>
      </w:r>
      <w:r w:rsidRPr="00AB09F5">
        <w:t xml:space="preserve">, </w:t>
      </w:r>
      <w:r w:rsidRPr="00AB09F5">
        <w:t>刘森</w:t>
      </w:r>
      <w:r w:rsidRPr="00AB09F5">
        <w:t xml:space="preserve">, </w:t>
      </w:r>
      <w:r w:rsidRPr="00AB09F5">
        <w:t>等</w:t>
      </w:r>
      <w:r w:rsidRPr="00AB09F5">
        <w:t xml:space="preserve">. </w:t>
      </w:r>
      <w:r w:rsidRPr="00AB09F5">
        <w:t>基于数字地球的装备保障系统研究与设计</w:t>
      </w:r>
      <w:r w:rsidRPr="00AB09F5">
        <w:t xml:space="preserve">[J/OL]. </w:t>
      </w:r>
      <w:r w:rsidRPr="00AB09F5">
        <w:t>河北省科学院学报</w:t>
      </w:r>
      <w:r w:rsidRPr="00AB09F5">
        <w:t>, 2012, 29(1): 10-14. DOI:10.16191/j.cnki.hbkx.2012.01.002.</w:t>
      </w:r>
    </w:p>
    <w:p w14:paraId="5E6BC828" w14:textId="77777777" w:rsidR="00AB09F5" w:rsidRPr="00AB09F5" w:rsidRDefault="00AB09F5" w:rsidP="00AB09F5">
      <w:pPr>
        <w:pStyle w:val="afff0"/>
      </w:pPr>
      <w:r w:rsidRPr="00AB09F5">
        <w:t>[58]</w:t>
      </w:r>
      <w:r w:rsidRPr="00AB09F5">
        <w:tab/>
        <w:t xml:space="preserve">AKENINE-MO¨LLER T, HAINES E, HOFFMAN N. Real-Time Rendering, Fourth Edition[M/OL]. 4 </w:t>
      </w:r>
      <w:r w:rsidRPr="00AB09F5">
        <w:t>版</w:t>
      </w:r>
      <w:r w:rsidRPr="00AB09F5">
        <w:t>. New York: A K Peters/CRC Press, 2018. DOI:10.1201/b22086.</w:t>
      </w:r>
    </w:p>
    <w:p w14:paraId="67EA8DB5" w14:textId="77777777" w:rsidR="00AB09F5" w:rsidRPr="00AB09F5" w:rsidRDefault="00AB09F5" w:rsidP="00AB09F5">
      <w:pPr>
        <w:pStyle w:val="afff0"/>
      </w:pPr>
      <w:r w:rsidRPr="00AB09F5">
        <w:t>[59]</w:t>
      </w:r>
      <w:r w:rsidRPr="00AB09F5">
        <w:tab/>
        <w:t>FOLEY J D. Computer Graphics: Principles and Practice[M]. Addison-Wesley Professional, 1996.</w:t>
      </w:r>
    </w:p>
    <w:p w14:paraId="2C4B372A" w14:textId="77777777" w:rsidR="00AB09F5" w:rsidRPr="00AB09F5" w:rsidRDefault="00AB09F5" w:rsidP="00AB09F5">
      <w:pPr>
        <w:pStyle w:val="afff0"/>
      </w:pPr>
      <w:r w:rsidRPr="00AB09F5">
        <w:t>[60]</w:t>
      </w:r>
      <w:r w:rsidRPr="00AB09F5">
        <w:tab/>
        <w:t>SHAO Y, ZHENG A, HE Y, et al. 3D Geological Modeling under Extremely Complex Geological Conditions[J/OL]. Journal of Computers, 2012, 7(3): 699-705. DOI:10.4304/jcp.7.3.699-705.</w:t>
      </w:r>
    </w:p>
    <w:p w14:paraId="5C901B00" w14:textId="77777777" w:rsidR="00AB09F5" w:rsidRPr="00AB09F5" w:rsidRDefault="00AB09F5" w:rsidP="00AB09F5">
      <w:pPr>
        <w:pStyle w:val="afff0"/>
      </w:pPr>
      <w:r w:rsidRPr="00AB09F5">
        <w:t>[61]</w:t>
      </w:r>
      <w:r w:rsidRPr="00AB09F5">
        <w:tab/>
        <w:t>Surface-Based 3D Modeling of Geological Structures | Mathematical Geosciences[EB/OL]. [2025-02-25]. https://link.springer.com/article/10.1007/s11004-009-9244-2.</w:t>
      </w:r>
    </w:p>
    <w:p w14:paraId="1F68B98D" w14:textId="77777777" w:rsidR="00AB09F5" w:rsidRPr="00AB09F5" w:rsidRDefault="00AB09F5" w:rsidP="00AB09F5">
      <w:pPr>
        <w:pStyle w:val="afff0"/>
      </w:pPr>
      <w:r w:rsidRPr="00AB09F5">
        <w:t>[62]</w:t>
      </w:r>
      <w:r w:rsidRPr="00AB09F5">
        <w:tab/>
        <w:t>A methodology for 3D modeling and visualization of geological objects | Science China Earth Sciences[EB/OL]. [2025-02-25]. https://link.springer.com/article/10.1007/s11430-009-0105-0.</w:t>
      </w:r>
    </w:p>
    <w:p w14:paraId="0FA314F1" w14:textId="77777777" w:rsidR="00AB09F5" w:rsidRPr="00AB09F5" w:rsidRDefault="00AB09F5" w:rsidP="00AB09F5">
      <w:pPr>
        <w:pStyle w:val="afff0"/>
      </w:pPr>
      <w:r w:rsidRPr="00AB09F5">
        <w:t>[63]</w:t>
      </w:r>
      <w:r w:rsidRPr="00AB09F5">
        <w:tab/>
      </w:r>
      <w:r w:rsidRPr="00AB09F5">
        <w:t>肖于</w:t>
      </w:r>
      <w:r w:rsidRPr="00AB09F5">
        <w:t xml:space="preserve">, </w:t>
      </w:r>
      <w:r w:rsidRPr="00AB09F5">
        <w:t>白润才</w:t>
      </w:r>
      <w:r w:rsidRPr="00AB09F5">
        <w:t xml:space="preserve">. </w:t>
      </w:r>
      <w:r w:rsidRPr="00AB09F5">
        <w:t>基于包围盒与空间分解互辅的三角网相交检测方法</w:t>
      </w:r>
      <w:r w:rsidRPr="00AB09F5">
        <w:t xml:space="preserve">[C/OL]//Proceedings of </w:t>
      </w:r>
      <w:r w:rsidRPr="00AB09F5">
        <w:lastRenderedPageBreak/>
        <w:t xml:space="preserve">the 2011 International Conference on Information ,Services and Management Engineering(ISME 2011)(Volume 3). </w:t>
      </w:r>
      <w:r w:rsidRPr="00AB09F5">
        <w:t>中国北京</w:t>
      </w:r>
      <w:r w:rsidRPr="00AB09F5">
        <w:t>, 2011: 442-445[2025-02-25]. https://kns.cnki.net/KCMS/detail/detail.aspx?dbcode=IPFD&amp;dbname=IPFD9914&amp;filename=BJDF201112003102.</w:t>
      </w:r>
    </w:p>
    <w:p w14:paraId="7E67164C" w14:textId="77777777" w:rsidR="00AB09F5" w:rsidRPr="00AB09F5" w:rsidRDefault="00AB09F5" w:rsidP="00AB09F5">
      <w:pPr>
        <w:pStyle w:val="afff0"/>
      </w:pPr>
      <w:r w:rsidRPr="00AB09F5">
        <w:t>[64]</w:t>
      </w:r>
      <w:r w:rsidRPr="00AB09F5">
        <w:tab/>
      </w:r>
      <w:r w:rsidRPr="00AB09F5">
        <w:t>李伟</w:t>
      </w:r>
      <w:r w:rsidRPr="00AB09F5">
        <w:t xml:space="preserve">. </w:t>
      </w:r>
      <w:r w:rsidRPr="00AB09F5">
        <w:t>集成多源数据的三维地质建模及应用研究</w:t>
      </w:r>
      <w:r w:rsidRPr="00AB09F5">
        <w:t xml:space="preserve">[D/OL]. </w:t>
      </w:r>
      <w:r w:rsidRPr="00AB09F5">
        <w:t>江西理工大学</w:t>
      </w:r>
      <w:r w:rsidRPr="00AB09F5">
        <w:t>, [2025][2025-02-25]. https://doi.org/10.27176/d.cnki.gnfyc.2024.000672. DOI:10.27176/d.cnki.gnfyc.2024.000672.</w:t>
      </w:r>
    </w:p>
    <w:p w14:paraId="53CF5D04" w14:textId="77777777" w:rsidR="00AB09F5" w:rsidRPr="00AB09F5" w:rsidRDefault="00AB09F5" w:rsidP="00AB09F5">
      <w:pPr>
        <w:pStyle w:val="afff0"/>
      </w:pPr>
      <w:r w:rsidRPr="00AB09F5">
        <w:t>[65]</w:t>
      </w:r>
      <w:r w:rsidRPr="00AB09F5">
        <w:tab/>
      </w:r>
      <w:r w:rsidRPr="00AB09F5">
        <w:t>邓浩</w:t>
      </w:r>
      <w:r w:rsidRPr="00AB09F5">
        <w:t xml:space="preserve">. </w:t>
      </w:r>
      <w:r w:rsidRPr="00AB09F5">
        <w:t>面向隐伏矿体预测的三维地质建模与空间分析若干技术研究</w:t>
      </w:r>
      <w:r w:rsidRPr="00AB09F5">
        <w:t xml:space="preserve">[D/OL]. </w:t>
      </w:r>
      <w:r w:rsidRPr="00AB09F5">
        <w:t>中南大学</w:t>
      </w:r>
      <w:r w:rsidRPr="00AB09F5">
        <w:t>, 2009[2025-02-25]. https://kns.cnki.net/KCMS/detail/detail.aspx?dbcode=CMFD&amp;dbname=CMFD2009&amp;filename=2008165201.nh.</w:t>
      </w:r>
    </w:p>
    <w:p w14:paraId="55304296" w14:textId="77777777" w:rsidR="00AB09F5" w:rsidRPr="00AB09F5" w:rsidRDefault="00AB09F5" w:rsidP="00AB09F5">
      <w:pPr>
        <w:pStyle w:val="afff0"/>
      </w:pPr>
      <w:r w:rsidRPr="00AB09F5">
        <w:t>[66]</w:t>
      </w:r>
      <w:r w:rsidRPr="00AB09F5">
        <w:tab/>
      </w:r>
      <w:r w:rsidRPr="00AB09F5">
        <w:t>汤东阳</w:t>
      </w:r>
      <w:r w:rsidRPr="00AB09F5">
        <w:t xml:space="preserve">. </w:t>
      </w:r>
      <w:r w:rsidRPr="00AB09F5">
        <w:t>三维地质建模中几何形体分析技术的几个算法研究</w:t>
      </w:r>
      <w:r w:rsidRPr="00AB09F5">
        <w:t xml:space="preserve">[D/OL]. </w:t>
      </w:r>
      <w:r w:rsidRPr="00AB09F5">
        <w:t>中国地质大学（北京）</w:t>
      </w:r>
      <w:r w:rsidRPr="00AB09F5">
        <w:t>, 2011[2025-02-25]. https://kns.cnki.net/KCMS/detail/detail.aspx?dbcode=CMFD&amp;dbname=CMFD2011&amp;filename=1011077993.nh.</w:t>
      </w:r>
    </w:p>
    <w:p w14:paraId="3777500E" w14:textId="77777777" w:rsidR="00AB09F5" w:rsidRPr="00AB09F5" w:rsidRDefault="00AB09F5" w:rsidP="00AB09F5">
      <w:pPr>
        <w:pStyle w:val="afff0"/>
      </w:pPr>
      <w:r w:rsidRPr="00AB09F5">
        <w:t>[67]</w:t>
      </w:r>
      <w:r w:rsidRPr="00AB09F5">
        <w:tab/>
      </w:r>
      <w:r w:rsidRPr="00AB09F5">
        <w:t>三维地质建模中几何形体碰撞检测的图形分析技术</w:t>
      </w:r>
      <w:r w:rsidRPr="00AB09F5">
        <w:t xml:space="preserve"> - </w:t>
      </w:r>
      <w:r w:rsidRPr="00AB09F5">
        <w:t>中国知网</w:t>
      </w:r>
      <w:r w:rsidRPr="00AB09F5">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AB09F5" w:rsidRPr="00AB09F5" w:rsidRDefault="00AB09F5" w:rsidP="00AB09F5">
      <w:pPr>
        <w:pStyle w:val="afff0"/>
      </w:pPr>
      <w:r w:rsidRPr="00AB09F5">
        <w:t>[68]</w:t>
      </w:r>
      <w:r w:rsidRPr="00AB09F5">
        <w:tab/>
        <w:t>LIU L, HE J, WANG H, et al. Texture mapping of geological modeling based on parameterization[J/OL]. Earth Science Informatics, 2021, 14(4): 2101-2112. DOI:10.1007/s12145-021-00677-4.</w:t>
      </w:r>
    </w:p>
    <w:p w14:paraId="7A145218" w14:textId="77777777" w:rsidR="00AB09F5" w:rsidRPr="00AB09F5" w:rsidRDefault="00AB09F5" w:rsidP="00AB09F5">
      <w:pPr>
        <w:pStyle w:val="afff0"/>
      </w:pPr>
      <w:r w:rsidRPr="00AB09F5">
        <w:t>[69]</w:t>
      </w:r>
      <w:r w:rsidRPr="00AB09F5">
        <w:tab/>
      </w:r>
      <w:r w:rsidRPr="00AB09F5">
        <w:t>谭继鑫</w:t>
      </w:r>
      <w:r w:rsidRPr="00AB09F5">
        <w:t xml:space="preserve">. </w:t>
      </w:r>
      <w:r w:rsidRPr="00AB09F5">
        <w:t>地质体建模中模型修复和纹理映射关键技术研究与实践</w:t>
      </w:r>
      <w:r w:rsidRPr="00AB09F5">
        <w:t xml:space="preserve">[D/OL]. </w:t>
      </w:r>
      <w:r w:rsidRPr="00AB09F5">
        <w:t>武汉科技大学</w:t>
      </w:r>
      <w:r w:rsidRPr="00AB09F5">
        <w:t>, 2021[2025-02-25]. https://doi.org/10.27380/d.cnki.gwkju.2017.000104. DOI:10.27380/d.cnki.gwkju.2017.000104.</w:t>
      </w:r>
    </w:p>
    <w:p w14:paraId="789E5FEC" w14:textId="77777777" w:rsidR="00AB09F5" w:rsidRPr="00AB09F5" w:rsidRDefault="00AB09F5" w:rsidP="00AB09F5">
      <w:pPr>
        <w:pStyle w:val="afff0"/>
      </w:pPr>
      <w:r w:rsidRPr="00AB09F5">
        <w:t>[70]</w:t>
      </w:r>
      <w:r w:rsidRPr="00AB09F5">
        <w:tab/>
      </w:r>
      <w:r w:rsidRPr="00AB09F5">
        <w:t>段毅</w:t>
      </w:r>
      <w:r w:rsidRPr="00AB09F5">
        <w:t xml:space="preserve">, </w:t>
      </w:r>
      <w:r w:rsidRPr="00AB09F5">
        <w:t>李仕雄</w:t>
      </w:r>
      <w:r w:rsidRPr="00AB09F5">
        <w:t xml:space="preserve">, </w:t>
      </w:r>
      <w:r w:rsidRPr="00AB09F5">
        <w:t>杨明明</w:t>
      </w:r>
      <w:r w:rsidRPr="00AB09F5">
        <w:t xml:space="preserve">. </w:t>
      </w:r>
      <w:r w:rsidRPr="00AB09F5">
        <w:t>基于</w:t>
      </w:r>
      <w:r w:rsidRPr="00AB09F5">
        <w:t>OpenGL</w:t>
      </w:r>
      <w:r w:rsidRPr="00AB09F5">
        <w:t>的煤矿三维模型可视化</w:t>
      </w:r>
      <w:r w:rsidRPr="00AB09F5">
        <w:t xml:space="preserve">[J]. </w:t>
      </w:r>
      <w:r w:rsidRPr="00AB09F5">
        <w:t>现代矿业</w:t>
      </w:r>
      <w:r w:rsidRPr="00AB09F5">
        <w:t>, 2009, 25(3): 28-30.</w:t>
      </w:r>
    </w:p>
    <w:p w14:paraId="6ED2CEA7" w14:textId="77777777" w:rsidR="00AB09F5" w:rsidRPr="00AB09F5" w:rsidRDefault="00AB09F5" w:rsidP="00AB09F5">
      <w:pPr>
        <w:pStyle w:val="afff0"/>
      </w:pPr>
      <w:r w:rsidRPr="00AB09F5">
        <w:t>[71]</w:t>
      </w:r>
      <w:r w:rsidRPr="00AB09F5">
        <w:tab/>
        <w:t>3D Interactive Visualization System for Complex Geologically Related Data | IEEE Conference Publication | IEEE Xplore[EB/OL]. [2025-02-25]. https://ieeexplore.ieee.org/abstract/document/4683278.</w:t>
      </w:r>
    </w:p>
    <w:p w14:paraId="284EC87E" w14:textId="77777777" w:rsidR="00AB09F5" w:rsidRPr="00AB09F5" w:rsidRDefault="00AB09F5" w:rsidP="00AB09F5">
      <w:pPr>
        <w:pStyle w:val="afff0"/>
      </w:pPr>
      <w:r w:rsidRPr="00AB09F5">
        <w:t>[72]</w:t>
      </w:r>
      <w:r w:rsidRPr="00AB09F5">
        <w:tab/>
        <w:t>Interactive Geological Data Visualization in an Immersive Environment[EB/OL]. [2025-02-25]. https://www.mdpi.com/2220-9964/11/3/176.</w:t>
      </w:r>
    </w:p>
    <w:p w14:paraId="716E4BEF" w14:textId="77777777" w:rsidR="00AB09F5" w:rsidRPr="00AB09F5" w:rsidRDefault="00AB09F5" w:rsidP="00AB09F5">
      <w:pPr>
        <w:pStyle w:val="afff0"/>
      </w:pPr>
      <w:r w:rsidRPr="00AB09F5">
        <w:t>[73]</w:t>
      </w:r>
      <w:r w:rsidRPr="00AB09F5">
        <w:tab/>
        <w:t>WHITELEY R J. Shallow seismic refraction interpretation with visual interactive ray trace (VIRT) modelling[J/OL]. Exploration Geophysics, 2004, 35(2): 116-123. DOI:10.1071/eg04116.</w:t>
      </w:r>
    </w:p>
    <w:p w14:paraId="2F63F893" w14:textId="77777777" w:rsidR="00AB09F5" w:rsidRPr="00AB09F5" w:rsidRDefault="00AB09F5" w:rsidP="00AB09F5">
      <w:pPr>
        <w:pStyle w:val="afff0"/>
      </w:pPr>
      <w:r w:rsidRPr="00AB09F5">
        <w:t>[74]</w:t>
      </w:r>
      <w:r w:rsidRPr="00AB09F5">
        <w:tab/>
      </w:r>
      <w:r w:rsidRPr="00AB09F5">
        <w:t>石奉华</w:t>
      </w:r>
      <w:r w:rsidRPr="00AB09F5">
        <w:t xml:space="preserve">. </w:t>
      </w:r>
      <w:r w:rsidRPr="00AB09F5">
        <w:t>巷道三维可视化建模技术</w:t>
      </w:r>
      <w:r w:rsidRPr="00AB09F5">
        <w:t xml:space="preserve">            ——</w:t>
      </w:r>
      <w:r w:rsidRPr="00AB09F5">
        <w:t>以东滩煤矿为例</w:t>
      </w:r>
      <w:r w:rsidRPr="00AB09F5">
        <w:t xml:space="preserve">[D/OL]. </w:t>
      </w:r>
      <w:r w:rsidRPr="00AB09F5">
        <w:t>山东科技大学</w:t>
      </w:r>
      <w:r w:rsidRPr="00AB09F5">
        <w:t>, 2008[2025-02-25]. https://kns.cnki.net/KCMS/detail/detail.aspx?dbcode=CMFD&amp;dbname=CMFD2008&amp;filename=2008013785.nh.</w:t>
      </w:r>
    </w:p>
    <w:p w14:paraId="2943F6B2" w14:textId="77777777" w:rsidR="00AB09F5" w:rsidRPr="00AB09F5" w:rsidRDefault="00AB09F5" w:rsidP="00AB09F5">
      <w:pPr>
        <w:pStyle w:val="afff0"/>
      </w:pPr>
      <w:r w:rsidRPr="00AB09F5">
        <w:t>[75]</w:t>
      </w:r>
      <w:r w:rsidRPr="00AB09F5">
        <w:tab/>
      </w:r>
      <w:r w:rsidRPr="00AB09F5">
        <w:t>张羽西</w:t>
      </w:r>
      <w:r w:rsidRPr="00AB09F5">
        <w:t xml:space="preserve">. </w:t>
      </w:r>
      <w:r w:rsidRPr="00AB09F5">
        <w:t>基于</w:t>
      </w:r>
      <w:r w:rsidRPr="00AB09F5">
        <w:t>Web</w:t>
      </w:r>
      <w:r w:rsidRPr="00AB09F5">
        <w:t>的隧道实时可视化管理系统设计与实现</w:t>
      </w:r>
      <w:r w:rsidRPr="00AB09F5">
        <w:t xml:space="preserve">[D/OL]. </w:t>
      </w:r>
      <w:r w:rsidRPr="00AB09F5">
        <w:t>电子科技大学</w:t>
      </w:r>
      <w:r w:rsidRPr="00AB09F5">
        <w:t xml:space="preserve">, </w:t>
      </w:r>
      <w:r w:rsidRPr="00AB09F5">
        <w:lastRenderedPageBreak/>
        <w:t>2022[2025-02-25]. https://doi.org/10.27005/d.cnki.gdzku.2021.003741. DOI:10.27005/d.cnki.gdzku.2021.003741.</w:t>
      </w:r>
    </w:p>
    <w:p w14:paraId="2F5BD598" w14:textId="77777777" w:rsidR="00AB09F5" w:rsidRPr="00AB09F5" w:rsidRDefault="00AB09F5" w:rsidP="00AB09F5">
      <w:pPr>
        <w:pStyle w:val="afff0"/>
      </w:pPr>
      <w:r w:rsidRPr="00AB09F5">
        <w:t>[76]</w:t>
      </w:r>
      <w:r w:rsidRPr="00AB09F5">
        <w:tab/>
      </w:r>
      <w:r w:rsidRPr="00AB09F5">
        <w:t>代进雄</w:t>
      </w:r>
      <w:r w:rsidRPr="00AB09F5">
        <w:t xml:space="preserve">, </w:t>
      </w:r>
      <w:r w:rsidRPr="00AB09F5">
        <w:t>蒋奇</w:t>
      </w:r>
      <w:r w:rsidRPr="00AB09F5">
        <w:t xml:space="preserve">, </w:t>
      </w:r>
      <w:r w:rsidRPr="00AB09F5">
        <w:t>俞锋</w:t>
      </w:r>
      <w:r w:rsidRPr="00AB09F5">
        <w:t xml:space="preserve">, </w:t>
      </w:r>
      <w:r w:rsidRPr="00AB09F5">
        <w:t>等</w:t>
      </w:r>
      <w:r w:rsidRPr="00AB09F5">
        <w:t xml:space="preserve">. </w:t>
      </w:r>
      <w:r w:rsidRPr="00AB09F5">
        <w:t>基于</w:t>
      </w:r>
      <w:r w:rsidRPr="00AB09F5">
        <w:t>BIM</w:t>
      </w:r>
      <w:r w:rsidRPr="00AB09F5">
        <w:t>的水利工程建设管理平台研究及应用</w:t>
      </w:r>
      <w:r w:rsidRPr="00AB09F5">
        <w:t xml:space="preserve">[J/OL]. </w:t>
      </w:r>
      <w:r w:rsidRPr="00AB09F5">
        <w:t>水利水电技术（中英文）</w:t>
      </w:r>
      <w:r w:rsidRPr="00AB09F5">
        <w:t>, 2022, 53(11): 37-49. DOI:10.13928/j.cnki.wrahe.2022.11.004.</w:t>
      </w:r>
    </w:p>
    <w:p w14:paraId="711DF445" w14:textId="77777777" w:rsidR="00AB09F5" w:rsidRPr="00AB09F5" w:rsidRDefault="00AB09F5" w:rsidP="00AB09F5">
      <w:pPr>
        <w:pStyle w:val="afff0"/>
      </w:pPr>
      <w:r w:rsidRPr="00AB09F5">
        <w:t>[77]</w:t>
      </w:r>
      <w:r w:rsidRPr="00AB09F5">
        <w:tab/>
      </w:r>
      <w:r w:rsidRPr="00AB09F5">
        <w:t>金国梁</w:t>
      </w:r>
      <w:r w:rsidRPr="00AB09F5">
        <w:t xml:space="preserve">. </w:t>
      </w:r>
      <w:r w:rsidRPr="00AB09F5">
        <w:t>基于云平台的车间数字孪生系统的设计与实现</w:t>
      </w:r>
      <w:r w:rsidRPr="00AB09F5">
        <w:t xml:space="preserve">[D/OL]. </w:t>
      </w:r>
      <w:r w:rsidRPr="00AB09F5">
        <w:t>中国科学院大学（中国科学院沈阳计算技术研究所）</w:t>
      </w:r>
      <w:r w:rsidRPr="00AB09F5">
        <w:t>, 2022[2025-02-25]. https://doi.org/10.27587/d.cnki.gksjs.2022.000022. DOI:10.27587/d.cnki.gksjs.2022.000022.</w:t>
      </w:r>
    </w:p>
    <w:p w14:paraId="2530E2EB" w14:textId="77777777" w:rsidR="00AB09F5" w:rsidRPr="00AB09F5" w:rsidRDefault="00AB09F5" w:rsidP="00AB09F5">
      <w:pPr>
        <w:pStyle w:val="afff0"/>
      </w:pPr>
      <w:r w:rsidRPr="00AB09F5">
        <w:t>[78]</w:t>
      </w:r>
      <w:r w:rsidRPr="00AB09F5">
        <w:tab/>
      </w:r>
      <w:r w:rsidRPr="00AB09F5">
        <w:t>彭诗杰</w:t>
      </w:r>
      <w:r w:rsidRPr="00AB09F5">
        <w:t xml:space="preserve">. </w:t>
      </w:r>
      <w:r w:rsidRPr="00AB09F5">
        <w:t>基于微服务体系结构和面向多地质主题的数据云服务关键技术研究</w:t>
      </w:r>
      <w:r w:rsidRPr="00AB09F5">
        <w:t xml:space="preserve">[D/OL]. </w:t>
      </w:r>
      <w:r w:rsidRPr="00AB09F5">
        <w:t>中国地质大学</w:t>
      </w:r>
      <w:r w:rsidRPr="00AB09F5">
        <w:t>, 2019[2025-02-25]. https://kns.cnki.net/KCMS/detail/detail.aspx?dbcode=CDFD&amp;dbname=CDFDLAST2019&amp;filename=1018714801.nh.</w:t>
      </w:r>
    </w:p>
    <w:p w14:paraId="5F7E21C4" w14:textId="77777777" w:rsidR="00AB09F5" w:rsidRPr="00AB09F5" w:rsidRDefault="00AB09F5" w:rsidP="00AB09F5">
      <w:pPr>
        <w:pStyle w:val="afff0"/>
      </w:pPr>
      <w:r w:rsidRPr="00AB09F5">
        <w:t>[79]</w:t>
      </w:r>
      <w:r w:rsidRPr="00AB09F5">
        <w:tab/>
      </w:r>
      <w:r w:rsidRPr="00AB09F5">
        <w:t>郇凯</w:t>
      </w:r>
      <w:r w:rsidRPr="00AB09F5">
        <w:t xml:space="preserve">, </w:t>
      </w:r>
      <w:r w:rsidRPr="00AB09F5">
        <w:t>黄佳为</w:t>
      </w:r>
      <w:r w:rsidRPr="00AB09F5">
        <w:t xml:space="preserve">, </w:t>
      </w:r>
      <w:r w:rsidRPr="00AB09F5">
        <w:t>王鑫</w:t>
      </w:r>
      <w:r w:rsidRPr="00AB09F5">
        <w:t xml:space="preserve">, </w:t>
      </w:r>
      <w:r w:rsidRPr="00AB09F5">
        <w:t>等</w:t>
      </w:r>
      <w:r w:rsidRPr="00AB09F5">
        <w:t xml:space="preserve">. </w:t>
      </w:r>
      <w:r w:rsidRPr="00AB09F5">
        <w:t>基于微服务架构的管道地质灾害监测预警系统</w:t>
      </w:r>
      <w:r w:rsidRPr="00AB09F5">
        <w:t xml:space="preserve">[J/OL]. </w:t>
      </w:r>
      <w:r w:rsidRPr="00AB09F5">
        <w:t>计算机系统应用</w:t>
      </w:r>
      <w:r w:rsidRPr="00AB09F5">
        <w:t>, 2022, 31(3): 65-74. DOI:10.15888/j.cnki.csa.008399.</w:t>
      </w:r>
    </w:p>
    <w:p w14:paraId="04E25897" w14:textId="77777777" w:rsidR="00AB09F5" w:rsidRPr="00AB09F5" w:rsidRDefault="00AB09F5" w:rsidP="00AB09F5">
      <w:pPr>
        <w:pStyle w:val="afff0"/>
      </w:pPr>
      <w:r w:rsidRPr="00AB09F5">
        <w:t>[80]</w:t>
      </w:r>
      <w:r w:rsidRPr="00AB09F5">
        <w:tab/>
      </w:r>
      <w:r w:rsidRPr="00AB09F5">
        <w:t>田峰</w:t>
      </w:r>
      <w:r w:rsidRPr="00AB09F5">
        <w:t xml:space="preserve">. </w:t>
      </w:r>
      <w:r w:rsidRPr="00AB09F5">
        <w:t>基于</w:t>
      </w:r>
      <w:proofErr w:type="spellStart"/>
      <w:r w:rsidRPr="00AB09F5">
        <w:t>WebGIS</w:t>
      </w:r>
      <w:proofErr w:type="spellEnd"/>
      <w:r w:rsidRPr="00AB09F5">
        <w:t>的地质遗迹公园管理系统研发</w:t>
      </w:r>
      <w:r w:rsidRPr="00AB09F5">
        <w:t xml:space="preserve">[D/OL]. </w:t>
      </w:r>
      <w:r w:rsidRPr="00AB09F5">
        <w:t>中国地质大学（北京）</w:t>
      </w:r>
      <w:r w:rsidRPr="00AB09F5">
        <w:t>, 2020[2025-02-25]. https://doi.org/10.27493/d.cnki.gzdzy.2020.000735. DOI:10.27493/d.cnki.gzdzy.2020.000735.</w:t>
      </w:r>
    </w:p>
    <w:p w14:paraId="7A6D3A0C" w14:textId="77777777" w:rsidR="00AB09F5" w:rsidRPr="00AB09F5" w:rsidRDefault="00AB09F5" w:rsidP="00AB09F5">
      <w:pPr>
        <w:pStyle w:val="afff0"/>
      </w:pPr>
      <w:r w:rsidRPr="00AB09F5">
        <w:t>[81]</w:t>
      </w:r>
      <w:r w:rsidRPr="00AB09F5">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AB09F5" w:rsidRPr="00AB09F5" w:rsidRDefault="00AB09F5" w:rsidP="00AB09F5">
      <w:pPr>
        <w:pStyle w:val="afff0"/>
      </w:pPr>
      <w:r w:rsidRPr="00AB09F5">
        <w:t>[82]</w:t>
      </w:r>
      <w:r w:rsidRPr="00AB09F5">
        <w:tab/>
        <w:t xml:space="preserve">Remote Sensing and </w:t>
      </w:r>
      <w:proofErr w:type="spellStart"/>
      <w:r w:rsidRPr="00AB09F5">
        <w:t>Geovisualization</w:t>
      </w:r>
      <w:proofErr w:type="spellEnd"/>
      <w:r w:rsidRPr="00AB09F5">
        <w:t xml:space="preserve"> of Rock Slopes and Landslides[EB/OL]. [2025-02-25]. https://www.mdpi.com/2072-4292/15/15/3702.</w:t>
      </w:r>
    </w:p>
    <w:p w14:paraId="284E4F4B" w14:textId="77777777" w:rsidR="00AB09F5" w:rsidRPr="00AB09F5" w:rsidRDefault="00AB09F5" w:rsidP="00AB09F5">
      <w:pPr>
        <w:pStyle w:val="afff0"/>
      </w:pPr>
      <w:r w:rsidRPr="00AB09F5">
        <w:t>[83]</w:t>
      </w:r>
      <w:r w:rsidRPr="00AB09F5">
        <w:tab/>
        <w:t xml:space="preserve">FAVALLI M, FORNACIAI A, ISOLA I, </w:t>
      </w:r>
      <w:r w:rsidRPr="00AB09F5">
        <w:t>等</w:t>
      </w:r>
      <w:r w:rsidRPr="00AB09F5">
        <w:t>. Multiview 3D reconstruction in geosciences[J/OL]. Computers &amp; Geosciences, 2012, 44: 168-176. DOI:10.1016/j.cageo.2011.09.012.</w:t>
      </w:r>
    </w:p>
    <w:p w14:paraId="6CBB0556" w14:textId="5F44AFC9" w:rsidR="00B22DEB" w:rsidRDefault="00B22DEB" w:rsidP="00AB09F5">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4"/>
      <w:r w:rsidRPr="006C2995">
        <w:rPr>
          <w:rFonts w:ascii="黑体" w:eastAsia="黑体" w:hAnsi="宋体"/>
          <w:bCs/>
          <w:kern w:val="36"/>
          <w:sz w:val="32"/>
          <w:szCs w:val="36"/>
        </w:rPr>
        <w:commentReference w:id="54"/>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4"/>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5"/>
      <w:r w:rsidRPr="006C2995">
        <w:rPr>
          <w:rFonts w:eastAsia="黑体"/>
          <w:bCs/>
          <w:kern w:val="36"/>
          <w:sz w:val="32"/>
          <w:szCs w:val="36"/>
        </w:rPr>
        <w:lastRenderedPageBreak/>
        <w:t>作者简介</w:t>
      </w:r>
      <w:commentRangeEnd w:id="55"/>
      <w:r w:rsidRPr="006C2995">
        <w:rPr>
          <w:rFonts w:ascii="黑体" w:eastAsia="黑体" w:hAnsi="宋体"/>
          <w:bCs/>
          <w:kern w:val="36"/>
          <w:sz w:val="32"/>
          <w:szCs w:val="36"/>
        </w:rPr>
        <w:commentReference w:id="55"/>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56"/>
      <w:r w:rsidRPr="006C2995">
        <w:rPr>
          <w:rFonts w:eastAsia="楷体_GB2312"/>
          <w:sz w:val="28"/>
        </w:rPr>
        <w:t>在学期间发表学术论文</w:t>
      </w:r>
      <w:commentRangeEnd w:id="56"/>
      <w:r w:rsidRPr="006C2995">
        <w:commentReference w:id="56"/>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xml:space="preserve">, Ren </w:t>
      </w:r>
      <w:proofErr w:type="spellStart"/>
      <w:r w:rsidRPr="006C2995">
        <w:rPr>
          <w:sz w:val="24"/>
        </w:rPr>
        <w:t>Deyi</w:t>
      </w:r>
      <w:proofErr w:type="spellEnd"/>
      <w:r w:rsidRPr="006C2995">
        <w:rPr>
          <w:sz w:val="24"/>
        </w:rPr>
        <w:t xml:space="preserve">, Yang </w:t>
      </w:r>
      <w:proofErr w:type="spellStart"/>
      <w:r w:rsidRPr="006C2995">
        <w:rPr>
          <w:sz w:val="24"/>
        </w:rPr>
        <w:t>Jianye</w:t>
      </w:r>
      <w:proofErr w:type="spellEnd"/>
      <w:r w:rsidRPr="006C2995">
        <w:rPr>
          <w:sz w:val="24"/>
        </w:rPr>
        <w:t xml:space="preserve"> et al. TOF-SIMS study of the hydrocarbon-generating potential of mineral-bituminous groundmass</w:t>
      </w:r>
      <w:r w:rsidRPr="006C2995">
        <w:rPr>
          <w:rFonts w:hint="eastAsia"/>
          <w:sz w:val="24"/>
        </w:rPr>
        <w:t>[J]</w:t>
      </w:r>
      <w:r w:rsidRPr="006C2995">
        <w:rPr>
          <w:sz w:val="24"/>
        </w:rPr>
        <w:t xml:space="preserve">. Acta Geological </w:t>
      </w:r>
      <w:proofErr w:type="spellStart"/>
      <w:r w:rsidRPr="006C2995">
        <w:rPr>
          <w:sz w:val="24"/>
        </w:rPr>
        <w:t>Sinica</w:t>
      </w:r>
      <w:proofErr w:type="spellEnd"/>
      <w:r w:rsidRPr="006C2995">
        <w:rPr>
          <w:sz w:val="24"/>
        </w:rPr>
        <w:t>,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xml:space="preserve">. Scientia </w:t>
      </w:r>
      <w:proofErr w:type="spellStart"/>
      <w:r w:rsidRPr="006C2995">
        <w:rPr>
          <w:sz w:val="24"/>
        </w:rPr>
        <w:t>Geologica</w:t>
      </w:r>
      <w:proofErr w:type="spellEnd"/>
      <w:r w:rsidRPr="006C2995">
        <w:rPr>
          <w:sz w:val="24"/>
        </w:rPr>
        <w:t xml:space="preserve"> </w:t>
      </w:r>
      <w:proofErr w:type="spellStart"/>
      <w:r w:rsidRPr="006C2995">
        <w:rPr>
          <w:sz w:val="24"/>
        </w:rPr>
        <w:t>Sinica</w:t>
      </w:r>
      <w:proofErr w:type="spellEnd"/>
      <w:r w:rsidRPr="006C2995">
        <w:rPr>
          <w:sz w:val="24"/>
        </w:rPr>
        <w:t>,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57"/>
      <w:r w:rsidRPr="006C2995">
        <w:rPr>
          <w:rFonts w:eastAsia="楷体_GB2312" w:hint="eastAsia"/>
          <w:sz w:val="28"/>
        </w:rPr>
        <w:t>在学期间出版学术专著</w:t>
      </w:r>
      <w:commentRangeEnd w:id="57"/>
      <w:r w:rsidRPr="006C2995">
        <w:commentReference w:id="57"/>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8"/>
      <w:r w:rsidRPr="006C2995">
        <w:rPr>
          <w:rFonts w:eastAsia="楷体_GB2312"/>
          <w:sz w:val="28"/>
        </w:rPr>
        <w:t>在学期间</w:t>
      </w:r>
      <w:r w:rsidRPr="006C2995">
        <w:rPr>
          <w:rFonts w:eastAsia="楷体_GB2312" w:hint="eastAsia"/>
          <w:sz w:val="28"/>
        </w:rPr>
        <w:t>授权专利</w:t>
      </w:r>
      <w:commentRangeEnd w:id="58"/>
      <w:r w:rsidRPr="006C2995">
        <w:commentReference w:id="58"/>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59"/>
      <w:r w:rsidRPr="006C2995">
        <w:rPr>
          <w:rFonts w:eastAsia="楷体_GB2312" w:hint="eastAsia"/>
          <w:sz w:val="28"/>
        </w:rPr>
        <w:t>在学期间</w:t>
      </w:r>
      <w:r w:rsidRPr="006C2995">
        <w:rPr>
          <w:rFonts w:eastAsia="楷体_GB2312"/>
          <w:sz w:val="28"/>
        </w:rPr>
        <w:t>主要获奖</w:t>
      </w:r>
      <w:commentRangeEnd w:id="59"/>
      <w:r w:rsidRPr="006C2995">
        <w:commentReference w:id="59"/>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0"/>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60"/>
      <w:r w:rsidRPr="006C2995">
        <w:commentReference w:id="60"/>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5"/>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1"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2" w:author="研究生院" w:date="2021-11-24T16:43:00Z" w:initials="yjsy">
    <w:p w14:paraId="1393170D" w14:textId="77777777" w:rsidR="006C2995" w:rsidRDefault="006C2995" w:rsidP="006C2995">
      <w:pPr>
        <w:ind w:firstLineChars="200" w:firstLine="428"/>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3" w:name="_Hlk66806112"/>
      <w:r>
        <w:rPr>
          <w:szCs w:val="21"/>
        </w:rPr>
        <w:t>根据需要，也可以设置</w:t>
      </w:r>
      <w:r>
        <w:rPr>
          <w:rFonts w:hint="eastAsia"/>
          <w:szCs w:val="21"/>
        </w:rPr>
        <w:t>四</w:t>
      </w:r>
      <w:r>
        <w:rPr>
          <w:szCs w:val="21"/>
        </w:rPr>
        <w:t>级节标题</w:t>
      </w:r>
      <w:bookmarkEnd w:id="23"/>
      <w:r>
        <w:rPr>
          <w:szCs w:val="21"/>
        </w:rPr>
        <w:t>）</w:t>
      </w:r>
    </w:p>
  </w:comment>
  <w:comment w:id="27"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0" w:author="研究生院" w:date="2021-11-24T16:54:00Z" w:initials="yjsy">
    <w:p w14:paraId="2DF4CD63" w14:textId="77777777" w:rsidR="008B43C7" w:rsidRDefault="008B43C7" w:rsidP="008B43C7">
      <w:pPr>
        <w:rPr>
          <w:b/>
          <w:bCs/>
          <w:highlight w:val="green"/>
        </w:rPr>
      </w:pPr>
      <w:r>
        <w:rPr>
          <w:rFonts w:hint="eastAsia"/>
          <w:b/>
          <w:bCs/>
          <w:highlight w:val="green"/>
        </w:rPr>
        <w:t>图：</w:t>
      </w:r>
    </w:p>
    <w:p w14:paraId="2378110E" w14:textId="77777777" w:rsidR="008B43C7" w:rsidRDefault="008B43C7" w:rsidP="008B43C7">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50330181" w14:textId="77777777" w:rsidR="008B43C7" w:rsidRDefault="008B43C7" w:rsidP="008B43C7">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4FCD8D46" w14:textId="77777777" w:rsidR="008B43C7" w:rsidRDefault="008B43C7" w:rsidP="008B43C7">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1BB1A759" w14:textId="77777777" w:rsidR="008B43C7" w:rsidRDefault="008B43C7" w:rsidP="008B43C7">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096DD0E9" w14:textId="77777777" w:rsidR="008B43C7" w:rsidRDefault="008B43C7" w:rsidP="008B43C7">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54F42A5F" w14:textId="77777777" w:rsidR="008B43C7" w:rsidRDefault="008B43C7" w:rsidP="008B43C7">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60A7367" w14:textId="77777777" w:rsidR="008B43C7" w:rsidRDefault="008B43C7" w:rsidP="008B43C7">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49F9F7AE" w14:textId="77777777" w:rsidR="008B43C7" w:rsidRDefault="008B43C7" w:rsidP="008B43C7">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3"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5"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6"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57" w:author="研究生院" w:date="2023-09-19T09:32:00Z" w:initials="yjsy">
    <w:p w14:paraId="6D521A99" w14:textId="77777777" w:rsidR="006C2995" w:rsidRDefault="006C2995" w:rsidP="006C2995">
      <w:pPr>
        <w:pStyle w:val="af7"/>
      </w:pPr>
      <w:r>
        <w:rPr>
          <w:rFonts w:hint="eastAsia"/>
        </w:rPr>
        <w:t>如没有学术专著，请删除该项。</w:t>
      </w:r>
    </w:p>
  </w:comment>
  <w:comment w:id="58" w:author="研究生院" w:date="2023-09-19T09:33:00Z" w:initials="yjsy">
    <w:p w14:paraId="01D34544" w14:textId="77777777" w:rsidR="006C2995" w:rsidRDefault="006C2995" w:rsidP="006C2995">
      <w:pPr>
        <w:pStyle w:val="af7"/>
      </w:pPr>
      <w:r>
        <w:rPr>
          <w:rFonts w:hint="eastAsia"/>
        </w:rPr>
        <w:t>如没有授权专利，请删除该项。</w:t>
      </w:r>
    </w:p>
  </w:comment>
  <w:comment w:id="59" w:author="研究生院" w:date="2023-09-19T09:33:00Z" w:initials="yjsy">
    <w:p w14:paraId="2114F87A" w14:textId="77777777" w:rsidR="006C2995" w:rsidRDefault="006C2995" w:rsidP="006C2995">
      <w:pPr>
        <w:pStyle w:val="af7"/>
      </w:pPr>
      <w:r>
        <w:rPr>
          <w:rFonts w:hint="eastAsia"/>
        </w:rPr>
        <w:t>如没有主要获奖，请删除该项。</w:t>
      </w:r>
    </w:p>
  </w:comment>
  <w:comment w:id="60"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385EE00D" w15:done="0"/>
  <w15:commentEx w15:paraId="034545CA" w15:done="0"/>
  <w15:commentEx w15:paraId="16CDA98B" w15:done="0"/>
  <w15:commentEx w15:paraId="0471A346" w15:done="0"/>
  <w15:commentEx w15:paraId="49F9F7AE"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385EE00D" w16cid:durableId="63064483"/>
  <w16cid:commentId w16cid:paraId="034545CA" w16cid:durableId="00000022"/>
  <w16cid:commentId w16cid:paraId="16CDA98B" w16cid:durableId="1AF6495E"/>
  <w16cid:commentId w16cid:paraId="0471A346" w16cid:durableId="6E878931"/>
  <w16cid:commentId w16cid:paraId="49F9F7AE"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D15DEA" w14:textId="77777777" w:rsidR="003157D6" w:rsidRDefault="003157D6">
      <w:r>
        <w:separator/>
      </w:r>
    </w:p>
  </w:endnote>
  <w:endnote w:type="continuationSeparator" w:id="0">
    <w:p w14:paraId="4E79733B" w14:textId="77777777" w:rsidR="003157D6" w:rsidRDefault="003157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BDCA2C" w14:textId="77777777" w:rsidR="003157D6" w:rsidRDefault="003157D6">
      <w:r>
        <w:separator/>
      </w:r>
    </w:p>
  </w:footnote>
  <w:footnote w:type="continuationSeparator" w:id="0">
    <w:p w14:paraId="01AA4B10" w14:textId="77777777" w:rsidR="003157D6" w:rsidRDefault="003157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w:t>
    </w:r>
    <w:r>
      <w:rPr>
        <w:rFonts w:ascii="楷体_GB2312" w:eastAsia="楷体_GB2312" w:hAnsi="楷体" w:hint="eastAsia"/>
      </w:rPr>
      <w:t>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7"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0"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10"/>
  </w:num>
  <w:num w:numId="4" w16cid:durableId="21899797">
    <w:abstractNumId w:val="8"/>
  </w:num>
  <w:num w:numId="5" w16cid:durableId="1922442381">
    <w:abstractNumId w:val="9"/>
  </w:num>
  <w:num w:numId="6" w16cid:durableId="1029185482">
    <w:abstractNumId w:val="2"/>
  </w:num>
  <w:num w:numId="7" w16cid:durableId="2075661339">
    <w:abstractNumId w:val="6"/>
  </w:num>
  <w:num w:numId="8" w16cid:durableId="1526554381">
    <w:abstractNumId w:val="11"/>
  </w:num>
  <w:num w:numId="9" w16cid:durableId="11029522">
    <w:abstractNumId w:val="1"/>
  </w:num>
  <w:num w:numId="10" w16cid:durableId="473180655">
    <w:abstractNumId w:val="5"/>
  </w:num>
  <w:num w:numId="11" w16cid:durableId="1170372217">
    <w:abstractNumId w:val="4"/>
  </w:num>
  <w:num w:numId="12" w16cid:durableId="592710877">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49CE"/>
    <w:rsid w:val="00047B54"/>
    <w:rsid w:val="00056AB7"/>
    <w:rsid w:val="00060C5F"/>
    <w:rsid w:val="00067BBB"/>
    <w:rsid w:val="00071BD1"/>
    <w:rsid w:val="00093D4D"/>
    <w:rsid w:val="00097F42"/>
    <w:rsid w:val="000A2DA8"/>
    <w:rsid w:val="000A7FBE"/>
    <w:rsid w:val="000B2C2D"/>
    <w:rsid w:val="000D4E5E"/>
    <w:rsid w:val="000D7986"/>
    <w:rsid w:val="000E009D"/>
    <w:rsid w:val="00100511"/>
    <w:rsid w:val="0011021A"/>
    <w:rsid w:val="0011260B"/>
    <w:rsid w:val="00117163"/>
    <w:rsid w:val="00122E93"/>
    <w:rsid w:val="00160C35"/>
    <w:rsid w:val="00181883"/>
    <w:rsid w:val="00194751"/>
    <w:rsid w:val="001A4A40"/>
    <w:rsid w:val="001A6696"/>
    <w:rsid w:val="001B3AD8"/>
    <w:rsid w:val="001B4348"/>
    <w:rsid w:val="001B7686"/>
    <w:rsid w:val="001D3A62"/>
    <w:rsid w:val="001E0EC0"/>
    <w:rsid w:val="001E4A50"/>
    <w:rsid w:val="001F4566"/>
    <w:rsid w:val="00207256"/>
    <w:rsid w:val="0021343C"/>
    <w:rsid w:val="00220CD5"/>
    <w:rsid w:val="00231FA5"/>
    <w:rsid w:val="002348A1"/>
    <w:rsid w:val="00237E8E"/>
    <w:rsid w:val="00240DFA"/>
    <w:rsid w:val="002462A0"/>
    <w:rsid w:val="00254143"/>
    <w:rsid w:val="00254360"/>
    <w:rsid w:val="00274692"/>
    <w:rsid w:val="00275EC5"/>
    <w:rsid w:val="002A7D42"/>
    <w:rsid w:val="002B3D18"/>
    <w:rsid w:val="002C11D2"/>
    <w:rsid w:val="002C561C"/>
    <w:rsid w:val="002D1534"/>
    <w:rsid w:val="002D4D90"/>
    <w:rsid w:val="002E544F"/>
    <w:rsid w:val="002F47CE"/>
    <w:rsid w:val="002F6117"/>
    <w:rsid w:val="00302DAB"/>
    <w:rsid w:val="0030615D"/>
    <w:rsid w:val="00310117"/>
    <w:rsid w:val="00314980"/>
    <w:rsid w:val="003157D6"/>
    <w:rsid w:val="00335A01"/>
    <w:rsid w:val="00340381"/>
    <w:rsid w:val="003424E0"/>
    <w:rsid w:val="003441FB"/>
    <w:rsid w:val="00350AEE"/>
    <w:rsid w:val="003622A2"/>
    <w:rsid w:val="003631F7"/>
    <w:rsid w:val="00364032"/>
    <w:rsid w:val="00364815"/>
    <w:rsid w:val="0036497A"/>
    <w:rsid w:val="00364D7C"/>
    <w:rsid w:val="0036740D"/>
    <w:rsid w:val="00371F5C"/>
    <w:rsid w:val="00373969"/>
    <w:rsid w:val="00374DF4"/>
    <w:rsid w:val="00386360"/>
    <w:rsid w:val="00386B48"/>
    <w:rsid w:val="0038752D"/>
    <w:rsid w:val="0039680D"/>
    <w:rsid w:val="00396A01"/>
    <w:rsid w:val="003B3A52"/>
    <w:rsid w:val="003E53BF"/>
    <w:rsid w:val="003E7BEC"/>
    <w:rsid w:val="003F367B"/>
    <w:rsid w:val="00401786"/>
    <w:rsid w:val="00405E18"/>
    <w:rsid w:val="00414E69"/>
    <w:rsid w:val="0041593D"/>
    <w:rsid w:val="00422696"/>
    <w:rsid w:val="004448D1"/>
    <w:rsid w:val="00452008"/>
    <w:rsid w:val="00455CDE"/>
    <w:rsid w:val="00456000"/>
    <w:rsid w:val="004739C3"/>
    <w:rsid w:val="004806C8"/>
    <w:rsid w:val="00480CD4"/>
    <w:rsid w:val="00493E6E"/>
    <w:rsid w:val="004A7E7F"/>
    <w:rsid w:val="004B6035"/>
    <w:rsid w:val="004C64B4"/>
    <w:rsid w:val="004D2E1F"/>
    <w:rsid w:val="004D7AE8"/>
    <w:rsid w:val="004E27C7"/>
    <w:rsid w:val="004F7525"/>
    <w:rsid w:val="0051036D"/>
    <w:rsid w:val="00513A4D"/>
    <w:rsid w:val="00514282"/>
    <w:rsid w:val="005146A9"/>
    <w:rsid w:val="00525743"/>
    <w:rsid w:val="005279D7"/>
    <w:rsid w:val="005357D1"/>
    <w:rsid w:val="00561FC7"/>
    <w:rsid w:val="00580448"/>
    <w:rsid w:val="00584D94"/>
    <w:rsid w:val="00593575"/>
    <w:rsid w:val="00593BB2"/>
    <w:rsid w:val="005978CC"/>
    <w:rsid w:val="005B5E17"/>
    <w:rsid w:val="005B65CC"/>
    <w:rsid w:val="005D021D"/>
    <w:rsid w:val="005D6A56"/>
    <w:rsid w:val="005E401A"/>
    <w:rsid w:val="005E4083"/>
    <w:rsid w:val="005F3BEE"/>
    <w:rsid w:val="005F6F87"/>
    <w:rsid w:val="0060142E"/>
    <w:rsid w:val="00613BA7"/>
    <w:rsid w:val="006204C2"/>
    <w:rsid w:val="00635652"/>
    <w:rsid w:val="00650F7E"/>
    <w:rsid w:val="00652E1F"/>
    <w:rsid w:val="00655769"/>
    <w:rsid w:val="00660AB6"/>
    <w:rsid w:val="00661C96"/>
    <w:rsid w:val="006636A7"/>
    <w:rsid w:val="00665231"/>
    <w:rsid w:val="00672BEB"/>
    <w:rsid w:val="00675CB5"/>
    <w:rsid w:val="00684D79"/>
    <w:rsid w:val="00685DD8"/>
    <w:rsid w:val="0069304D"/>
    <w:rsid w:val="00694045"/>
    <w:rsid w:val="006A0422"/>
    <w:rsid w:val="006A56BD"/>
    <w:rsid w:val="006B2669"/>
    <w:rsid w:val="006C2995"/>
    <w:rsid w:val="006C544F"/>
    <w:rsid w:val="006D1B40"/>
    <w:rsid w:val="006E1B4C"/>
    <w:rsid w:val="006F6946"/>
    <w:rsid w:val="00707B5A"/>
    <w:rsid w:val="00712745"/>
    <w:rsid w:val="00712B43"/>
    <w:rsid w:val="00717F6D"/>
    <w:rsid w:val="007279E6"/>
    <w:rsid w:val="00731BAB"/>
    <w:rsid w:val="00745227"/>
    <w:rsid w:val="007461D0"/>
    <w:rsid w:val="00746B66"/>
    <w:rsid w:val="00755BB9"/>
    <w:rsid w:val="007670A5"/>
    <w:rsid w:val="007859C0"/>
    <w:rsid w:val="007A3E32"/>
    <w:rsid w:val="007A7A13"/>
    <w:rsid w:val="007C6E5F"/>
    <w:rsid w:val="007D0906"/>
    <w:rsid w:val="007D47F4"/>
    <w:rsid w:val="007F4E40"/>
    <w:rsid w:val="008152F7"/>
    <w:rsid w:val="00822FC0"/>
    <w:rsid w:val="00823188"/>
    <w:rsid w:val="00856FBE"/>
    <w:rsid w:val="0086108D"/>
    <w:rsid w:val="00866D07"/>
    <w:rsid w:val="00867056"/>
    <w:rsid w:val="00867D8C"/>
    <w:rsid w:val="008878FD"/>
    <w:rsid w:val="008901CB"/>
    <w:rsid w:val="00890371"/>
    <w:rsid w:val="00891022"/>
    <w:rsid w:val="00892F32"/>
    <w:rsid w:val="00896BBC"/>
    <w:rsid w:val="008B0210"/>
    <w:rsid w:val="008B03F0"/>
    <w:rsid w:val="008B43C7"/>
    <w:rsid w:val="008B7C57"/>
    <w:rsid w:val="008C3E45"/>
    <w:rsid w:val="008C660A"/>
    <w:rsid w:val="008C7C81"/>
    <w:rsid w:val="008D4A67"/>
    <w:rsid w:val="008E2EA5"/>
    <w:rsid w:val="008F18E7"/>
    <w:rsid w:val="008F2517"/>
    <w:rsid w:val="00904009"/>
    <w:rsid w:val="00934093"/>
    <w:rsid w:val="009370B9"/>
    <w:rsid w:val="009500A1"/>
    <w:rsid w:val="00953933"/>
    <w:rsid w:val="009566DB"/>
    <w:rsid w:val="0097765F"/>
    <w:rsid w:val="009843E8"/>
    <w:rsid w:val="009A3E2E"/>
    <w:rsid w:val="009A560E"/>
    <w:rsid w:val="009C3829"/>
    <w:rsid w:val="009E104E"/>
    <w:rsid w:val="009E2908"/>
    <w:rsid w:val="009E5144"/>
    <w:rsid w:val="009F4A6F"/>
    <w:rsid w:val="00A036F7"/>
    <w:rsid w:val="00A04B5B"/>
    <w:rsid w:val="00A14678"/>
    <w:rsid w:val="00A21EEE"/>
    <w:rsid w:val="00A314E5"/>
    <w:rsid w:val="00A327DC"/>
    <w:rsid w:val="00A351F8"/>
    <w:rsid w:val="00A420C0"/>
    <w:rsid w:val="00A43EBC"/>
    <w:rsid w:val="00A45211"/>
    <w:rsid w:val="00A457DB"/>
    <w:rsid w:val="00A46F53"/>
    <w:rsid w:val="00A80736"/>
    <w:rsid w:val="00A91620"/>
    <w:rsid w:val="00AA3582"/>
    <w:rsid w:val="00AA5538"/>
    <w:rsid w:val="00AB09F5"/>
    <w:rsid w:val="00AB4B56"/>
    <w:rsid w:val="00AB7211"/>
    <w:rsid w:val="00AD66B0"/>
    <w:rsid w:val="00AE1C0A"/>
    <w:rsid w:val="00AF1557"/>
    <w:rsid w:val="00B013E3"/>
    <w:rsid w:val="00B016E5"/>
    <w:rsid w:val="00B04342"/>
    <w:rsid w:val="00B12849"/>
    <w:rsid w:val="00B1518A"/>
    <w:rsid w:val="00B1780F"/>
    <w:rsid w:val="00B22DEB"/>
    <w:rsid w:val="00B235D4"/>
    <w:rsid w:val="00B23A90"/>
    <w:rsid w:val="00B24A68"/>
    <w:rsid w:val="00B37FEE"/>
    <w:rsid w:val="00B41E6B"/>
    <w:rsid w:val="00B46C28"/>
    <w:rsid w:val="00B64E20"/>
    <w:rsid w:val="00BA0EF3"/>
    <w:rsid w:val="00BB225A"/>
    <w:rsid w:val="00BB3618"/>
    <w:rsid w:val="00BD3CFF"/>
    <w:rsid w:val="00BD4E60"/>
    <w:rsid w:val="00BD634C"/>
    <w:rsid w:val="00BF1DE7"/>
    <w:rsid w:val="00C048EA"/>
    <w:rsid w:val="00C12221"/>
    <w:rsid w:val="00C165FE"/>
    <w:rsid w:val="00C16FC7"/>
    <w:rsid w:val="00C27D87"/>
    <w:rsid w:val="00C30255"/>
    <w:rsid w:val="00C31351"/>
    <w:rsid w:val="00C33852"/>
    <w:rsid w:val="00C34306"/>
    <w:rsid w:val="00C57EFF"/>
    <w:rsid w:val="00C629FD"/>
    <w:rsid w:val="00C62EB0"/>
    <w:rsid w:val="00C70270"/>
    <w:rsid w:val="00C728AE"/>
    <w:rsid w:val="00C8005B"/>
    <w:rsid w:val="00C83B9F"/>
    <w:rsid w:val="00C84D26"/>
    <w:rsid w:val="00C86FBC"/>
    <w:rsid w:val="00C969F3"/>
    <w:rsid w:val="00CB371E"/>
    <w:rsid w:val="00CB62D6"/>
    <w:rsid w:val="00CC502E"/>
    <w:rsid w:val="00CC6B5C"/>
    <w:rsid w:val="00CD437F"/>
    <w:rsid w:val="00CE354B"/>
    <w:rsid w:val="00CF2AA4"/>
    <w:rsid w:val="00D00A0D"/>
    <w:rsid w:val="00D1349F"/>
    <w:rsid w:val="00D15921"/>
    <w:rsid w:val="00D168E1"/>
    <w:rsid w:val="00D1779C"/>
    <w:rsid w:val="00D21278"/>
    <w:rsid w:val="00D31147"/>
    <w:rsid w:val="00D3308C"/>
    <w:rsid w:val="00D340B5"/>
    <w:rsid w:val="00D3584B"/>
    <w:rsid w:val="00D46CE2"/>
    <w:rsid w:val="00D5463F"/>
    <w:rsid w:val="00D56B4D"/>
    <w:rsid w:val="00D74819"/>
    <w:rsid w:val="00D74FDB"/>
    <w:rsid w:val="00D76374"/>
    <w:rsid w:val="00D854B6"/>
    <w:rsid w:val="00D879D3"/>
    <w:rsid w:val="00DB48A4"/>
    <w:rsid w:val="00DC370E"/>
    <w:rsid w:val="00DC627F"/>
    <w:rsid w:val="00DD156B"/>
    <w:rsid w:val="00DD24F8"/>
    <w:rsid w:val="00E00ED9"/>
    <w:rsid w:val="00E074EF"/>
    <w:rsid w:val="00E22AEF"/>
    <w:rsid w:val="00E33BBC"/>
    <w:rsid w:val="00E36926"/>
    <w:rsid w:val="00E37BB9"/>
    <w:rsid w:val="00E45C29"/>
    <w:rsid w:val="00E71AA7"/>
    <w:rsid w:val="00E84AE7"/>
    <w:rsid w:val="00E84BBD"/>
    <w:rsid w:val="00E87AC0"/>
    <w:rsid w:val="00E925F4"/>
    <w:rsid w:val="00E92D68"/>
    <w:rsid w:val="00E95DDA"/>
    <w:rsid w:val="00EB2C4D"/>
    <w:rsid w:val="00EB7E77"/>
    <w:rsid w:val="00EC2C44"/>
    <w:rsid w:val="00EC68EB"/>
    <w:rsid w:val="00ED3A8A"/>
    <w:rsid w:val="00EE235D"/>
    <w:rsid w:val="00EE2AC7"/>
    <w:rsid w:val="00F001C9"/>
    <w:rsid w:val="00F065B9"/>
    <w:rsid w:val="00F14377"/>
    <w:rsid w:val="00F305FD"/>
    <w:rsid w:val="00F434F5"/>
    <w:rsid w:val="00FB54E0"/>
    <w:rsid w:val="00FC55AA"/>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jc w:val="left"/>
    </w:pPr>
    <w:rPr>
      <w:rFonts w:asciiTheme="minorHAnsi" w:eastAsiaTheme="minorHAnsi"/>
      <w:b/>
      <w:bCs/>
      <w:i/>
      <w:iCs/>
      <w:sz w:val="24"/>
    </w:rPr>
  </w:style>
  <w:style w:type="paragraph" w:styleId="TOC2">
    <w:name w:val="toc 2"/>
    <w:basedOn w:val="a"/>
    <w:next w:val="a"/>
    <w:uiPriority w:val="39"/>
    <w:qFormat/>
    <w:rsid w:val="00A43EBC"/>
    <w:pPr>
      <w:spacing w:before="120"/>
      <w:ind w:left="210"/>
      <w:jc w:val="left"/>
    </w:pPr>
    <w:rPr>
      <w:rFonts w:asciiTheme="minorHAnsi" w:eastAsiaTheme="minorHAnsi"/>
      <w:b/>
      <w:bCs/>
      <w:sz w:val="22"/>
      <w:szCs w:val="22"/>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20"/>
      <w:szCs w:val="20"/>
    </w:rPr>
  </w:style>
  <w:style w:type="paragraph" w:styleId="TOC5">
    <w:name w:val="toc 5"/>
    <w:basedOn w:val="a"/>
    <w:next w:val="a"/>
    <w:autoRedefine/>
    <w:uiPriority w:val="39"/>
    <w:unhideWhenUsed/>
    <w:rsid w:val="007A3E32"/>
    <w:pPr>
      <w:ind w:left="840"/>
      <w:jc w:val="left"/>
    </w:pPr>
    <w:rPr>
      <w:rFonts w:asciiTheme="minorHAnsi" w:eastAsiaTheme="minorHAnsi"/>
      <w:sz w:val="20"/>
      <w:szCs w:val="20"/>
    </w:rPr>
  </w:style>
  <w:style w:type="paragraph" w:styleId="TOC6">
    <w:name w:val="toc 6"/>
    <w:basedOn w:val="a"/>
    <w:next w:val="a"/>
    <w:autoRedefine/>
    <w:uiPriority w:val="39"/>
    <w:unhideWhenUsed/>
    <w:rsid w:val="007A3E32"/>
    <w:pPr>
      <w:ind w:left="1050"/>
      <w:jc w:val="left"/>
    </w:pPr>
    <w:rPr>
      <w:rFonts w:asciiTheme="minorHAnsi" w:eastAsiaTheme="minorHAnsi"/>
      <w:sz w:val="20"/>
      <w:szCs w:val="20"/>
    </w:rPr>
  </w:style>
  <w:style w:type="paragraph" w:styleId="TOC7">
    <w:name w:val="toc 7"/>
    <w:basedOn w:val="a"/>
    <w:next w:val="a"/>
    <w:autoRedefine/>
    <w:uiPriority w:val="39"/>
    <w:unhideWhenUsed/>
    <w:rsid w:val="007A3E32"/>
    <w:pPr>
      <w:ind w:left="1260"/>
      <w:jc w:val="left"/>
    </w:pPr>
    <w:rPr>
      <w:rFonts w:asciiTheme="minorHAnsi" w:eastAsiaTheme="minorHAnsi"/>
      <w:sz w:val="20"/>
      <w:szCs w:val="20"/>
    </w:rPr>
  </w:style>
  <w:style w:type="paragraph" w:styleId="TOC8">
    <w:name w:val="toc 8"/>
    <w:basedOn w:val="a"/>
    <w:next w:val="a"/>
    <w:autoRedefine/>
    <w:uiPriority w:val="39"/>
    <w:unhideWhenUsed/>
    <w:rsid w:val="007A3E32"/>
    <w:pPr>
      <w:ind w:left="1470"/>
      <w:jc w:val="left"/>
    </w:pPr>
    <w:rPr>
      <w:rFonts w:asciiTheme="minorHAnsi" w:eastAsiaTheme="minorHAnsi"/>
      <w:sz w:val="20"/>
      <w:szCs w:val="20"/>
    </w:rPr>
  </w:style>
  <w:style w:type="paragraph" w:styleId="TOC9">
    <w:name w:val="toc 9"/>
    <w:basedOn w:val="a"/>
    <w:next w:val="a"/>
    <w:autoRedefine/>
    <w:uiPriority w:val="39"/>
    <w:unhideWhenUsed/>
    <w:rsid w:val="007A3E32"/>
    <w:pPr>
      <w:ind w:left="1680"/>
      <w:jc w:val="left"/>
    </w:pPr>
    <w:rPr>
      <w:rFonts w:asciiTheme="minorHAnsi"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header" Target="header8.xml"/><Relationship Id="rId55" Type="http://schemas.openxmlformats.org/officeDocument/2006/relationships/header" Target="head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1.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90</Pages>
  <Words>27054</Words>
  <Characters>154209</Characters>
  <Application>Microsoft Office Word</Application>
  <DocSecurity>0</DocSecurity>
  <Lines>1285</Lines>
  <Paragraphs>361</Paragraphs>
  <ScaleCrop>false</ScaleCrop>
  <Company/>
  <LinksUpToDate>false</LinksUpToDate>
  <CharactersWithSpaces>180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0</cp:revision>
  <dcterms:created xsi:type="dcterms:W3CDTF">2025-02-26T17:04:00Z</dcterms:created>
  <dcterms:modified xsi:type="dcterms:W3CDTF">2025-02-27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